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Pr="00AD7321" w:rsidRDefault="009D6ECF" w:rsidP="00542418">
      <w:pPr>
        <w:pStyle w:val="Heading1"/>
      </w:pPr>
      <w:bookmarkStart w:id="0" w:name="_GoBack"/>
      <w:r w:rsidRPr="00AD7321">
        <w:t xml:space="preserve">Model Organism Aim 2: Determine the effects of gestational manipulation of the feeding window on offspring health at birth, during growth and development, and in response to Western dietary challenge.  </w:t>
      </w:r>
    </w:p>
    <w:bookmarkEnd w:id="0"/>
    <w:p w14:paraId="70880EDF" w14:textId="1A94BD85" w:rsidR="004B7A2A" w:rsidRDefault="004B7A2A" w:rsidP="002C4818">
      <w:pPr>
        <w:rPr>
          <w:rFonts w:cs="Times New Roman"/>
        </w:rPr>
      </w:pPr>
    </w:p>
    <w:p w14:paraId="18BA6C6D" w14:textId="77777777" w:rsidR="00D020EC" w:rsidRPr="00542418" w:rsidRDefault="00D020EC" w:rsidP="00542418">
      <w:pPr>
        <w:pStyle w:val="Heading2"/>
      </w:pPr>
      <w:r w:rsidRPr="00542418">
        <w:t xml:space="preserve">Background: </w:t>
      </w:r>
    </w:p>
    <w:p w14:paraId="42DE5735" w14:textId="77777777" w:rsidR="00D020EC" w:rsidRPr="00542418" w:rsidRDefault="00D020EC" w:rsidP="00542418">
      <w:pPr>
        <w:pStyle w:val="Heading3"/>
      </w:pPr>
      <w:r w:rsidRPr="00542418">
        <w:t>Childhood origins of metabolic disease</w:t>
      </w:r>
    </w:p>
    <w:p w14:paraId="66C45C46" w14:textId="77777777" w:rsidR="00D020EC" w:rsidRDefault="00D020EC" w:rsidP="00D020EC">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1614E956" w14:textId="77777777" w:rsidR="00D020EC" w:rsidRDefault="00D020EC" w:rsidP="00D020EC">
      <w:r>
        <w:t xml:space="preserve"> </w:t>
      </w:r>
    </w:p>
    <w:p w14:paraId="3B483E0B" w14:textId="77777777" w:rsidR="00D020EC" w:rsidRPr="00542418" w:rsidRDefault="00D020EC" w:rsidP="00542418">
      <w:pPr>
        <w:pStyle w:val="Heading3"/>
      </w:pPr>
      <w:r w:rsidRPr="00542418">
        <w:t>Nutrient Restriction in Gestation</w:t>
      </w:r>
    </w:p>
    <w:p w14:paraId="5D80EF81" w14:textId="14A6D3DE" w:rsidR="00D020EC" w:rsidRPr="003C4CBF" w:rsidRDefault="00D020EC" w:rsidP="00D020EC">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8875E7">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5UUKuirm/0tjMVUSy","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8875E7">
        <w:rPr>
          <w:rFonts w:ascii="Cambria Math" w:hAnsi="Cambria Math" w:cs="Cambria Math"/>
        </w:rPr>
        <w:instrText>∼</w:instrText>
      </w:r>
      <w:r w:rsidR="008875E7">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5UUKuirm/mtG6rikU","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Pr="00F94EB9">
        <w:rPr>
          <w:rFonts w:cs="Times New Roman"/>
        </w:rPr>
        <w:t>(Cunha et al., 2015; Govic, Penman, Tammer, &amp; Paolini,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8875E7">
        <w:rPr>
          <w:rFonts w:cs="Times New Roman"/>
        </w:rPr>
        <w:instrText xml:space="preserve"> ADDIN ZOTERO_ITEM CSL_CITATION {"citationID":"nr7qmrv3","properties":{"formattedCitation":"(Metrustry et al., 2018; Seckl &amp; Holmes, 2007)","plainCitation":"(Metrustry et al., 2018; Seckl &amp; Holmes, 2007)","noteIndex":0},"citationItems":[{"id":"5UUKuirm/vEL5q9VK","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5UUKuirm/h91DNDzm","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36711AF4" w14:textId="77777777" w:rsidR="00D020EC" w:rsidRDefault="00D020EC" w:rsidP="00D020EC">
      <w:pPr>
        <w:pStyle w:val="Heading3"/>
      </w:pPr>
    </w:p>
    <w:p w14:paraId="2C23DC7B" w14:textId="77777777" w:rsidR="00D020EC" w:rsidRDefault="00D020EC" w:rsidP="00D020EC">
      <w:pPr>
        <w:pStyle w:val="Heading3"/>
      </w:pPr>
      <w:r>
        <w:t>Early life exposure to time restricted feeding</w:t>
      </w:r>
    </w:p>
    <w:p w14:paraId="76CE2C5A" w14:textId="5F70F2B5" w:rsidR="00D020EC" w:rsidRDefault="00D020EC" w:rsidP="00D020EC">
      <w:pPr>
        <w:rPr>
          <w:rFonts w:cs="Times New Roman"/>
        </w:rPr>
      </w:pPr>
      <w:r>
        <w:rPr>
          <w:rFonts w:cs="Times New Roman"/>
        </w:rPr>
        <w:t>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w:t>
      </w:r>
      <w:r w:rsidR="005440DF">
        <w:rPr>
          <w:rFonts w:cs="Times New Roman"/>
        </w:rPr>
        <w:t xml:space="preserve">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Awwad et al., 2012; Daley et al., 2017; Hizli et al., 2012; Savitri et al., 2014)</w:t>
      </w:r>
      <w:r>
        <w:rPr>
          <w:rFonts w:cs="Times New Roman"/>
        </w:rPr>
        <w:fldChar w:fldCharType="end"/>
      </w:r>
      <w:r>
        <w:rPr>
          <w:rFonts w:cs="Times New Roman"/>
        </w:rPr>
        <w:t>. Furthermore, there may be a greater incidence in low birth weight babies</w:t>
      </w:r>
      <w:r w:rsidR="005440DF">
        <w:rPr>
          <w:rFonts w:cs="Times New Roman"/>
        </w:rPr>
        <w:t xml:space="preserve">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Awwad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5E887872" w14:textId="77777777" w:rsidR="00D020EC" w:rsidRDefault="00D020EC" w:rsidP="00D020EC">
      <w:pPr>
        <w:pStyle w:val="Heading4"/>
      </w:pPr>
    </w:p>
    <w:p w14:paraId="3481A214" w14:textId="77777777" w:rsidR="00D020EC" w:rsidRDefault="00D020EC" w:rsidP="00542418">
      <w:pPr>
        <w:pStyle w:val="Heading3"/>
      </w:pPr>
      <w:r>
        <w:t>Early Post-natal Time-Restricted Feeding</w:t>
      </w:r>
    </w:p>
    <w:p w14:paraId="6C33ABFC" w14:textId="0B1C0025" w:rsidR="00D020EC" w:rsidRPr="003C4CBF" w:rsidRDefault="00D020EC" w:rsidP="00D020EC">
      <w:r>
        <w:t xml:space="preserve">In the field of DOHaD,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w:t>
      </w:r>
      <w:r w:rsidR="005440DF">
        <w:t xml:space="preserve"> </w:t>
      </w:r>
      <w:r>
        <w:t>Therefore, post-natal TRF effects are unlikely to be the same as those during gestation.</w:t>
      </w:r>
    </w:p>
    <w:p w14:paraId="1559D0C5" w14:textId="77777777" w:rsidR="00D020EC" w:rsidRDefault="00D020EC" w:rsidP="00D020EC">
      <w:pPr>
        <w:pStyle w:val="Heading4"/>
      </w:pPr>
    </w:p>
    <w:p w14:paraId="31AAD089" w14:textId="77777777" w:rsidR="00D020EC" w:rsidRDefault="00D020EC" w:rsidP="00542418">
      <w:pPr>
        <w:pStyle w:val="Heading3"/>
      </w:pPr>
      <w:r>
        <w:t>Gestational Time Restricted Feeding</w:t>
      </w:r>
    </w:p>
    <w:p w14:paraId="350FE294" w14:textId="6EE35E36" w:rsidR="00D020EC" w:rsidRDefault="00D020EC" w:rsidP="00D020EC">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w:t>
      </w:r>
      <w:r w:rsidR="009B2508">
        <w:rPr>
          <w:rFonts w:cs="Times New Roman"/>
        </w:rPr>
        <w:t xml:space="preserve">did not evaluate offspring health. </w:t>
      </w:r>
      <w:r>
        <w:rPr>
          <w:rFonts w:cs="Times New Roman"/>
        </w:rPr>
        <w:t xml:space="preserve">Upadhyay and colleagues demonstrated the TRF of HFD could be protective compared to AL HFD feeding on fetal development, with a normalization of placetal:fetal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573751C2" w14:textId="00487365" w:rsidR="00D020EC" w:rsidRDefault="00D020EC" w:rsidP="002C4818">
      <w:pPr>
        <w:rPr>
          <w:rFonts w:cs="Times New Roman"/>
        </w:rPr>
      </w:pPr>
    </w:p>
    <w:p w14:paraId="767F9D17" w14:textId="77777777" w:rsidR="00D020EC" w:rsidRDefault="00D020EC" w:rsidP="002C4818">
      <w:pPr>
        <w:rPr>
          <w:rFonts w:cs="Times New Roman"/>
        </w:rPr>
      </w:pPr>
    </w:p>
    <w:p w14:paraId="1D5ED3C5" w14:textId="0DB74E70" w:rsidR="004B7A2A" w:rsidRDefault="006E0FF2" w:rsidP="002C4818">
      <w:pPr>
        <w:rPr>
          <w:rFonts w:cs="Times New Roman"/>
        </w:rPr>
      </w:pPr>
      <w:r>
        <w:rPr>
          <w:rFonts w:cs="Times New Roman"/>
          <w:noProof/>
        </w:rPr>
        <w:lastRenderedPageBreak/>
        <mc:AlternateContent>
          <mc:Choice Requires="wps">
            <w:drawing>
              <wp:anchor distT="0" distB="0" distL="114300" distR="114300" simplePos="0" relativeHeight="251659264" behindDoc="0" locked="0" layoutInCell="1" allowOverlap="1" wp14:anchorId="58110E1F" wp14:editId="1424FF34">
                <wp:simplePos x="0" y="0"/>
                <wp:positionH relativeFrom="column">
                  <wp:posOffset>452673</wp:posOffset>
                </wp:positionH>
                <wp:positionV relativeFrom="paragraph">
                  <wp:posOffset>321</wp:posOffset>
                </wp:positionV>
                <wp:extent cx="5187315" cy="1836734"/>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7FA0D5C3" w14:textId="77777777" w:rsidR="004B7A2A" w:rsidRDefault="004B7A2A" w:rsidP="009F09AB">
                            <w:pPr>
                              <w:jc w:val="center"/>
                            </w:pPr>
                          </w:p>
                          <w:p w14:paraId="19A8BDA9" w14:textId="058238DD" w:rsidR="004B7A2A" w:rsidRDefault="006D2254" w:rsidP="009F09AB">
                            <w:pPr>
                              <w:jc w:val="center"/>
                            </w:pPr>
                            <w:r>
                              <w:rPr>
                                <w:noProof/>
                              </w:rPr>
                              <w:drawing>
                                <wp:inline distT="0" distB="0" distL="0" distR="0" wp14:anchorId="6FCC318D" wp14:editId="18B006E6">
                                  <wp:extent cx="4427144" cy="1140112"/>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6">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5D01007A" w14:textId="77777777" w:rsidR="004B7A2A" w:rsidRDefault="004B7A2A" w:rsidP="009F09AB">
                            <w:pPr>
                              <w:jc w:val="center"/>
                            </w:pPr>
                          </w:p>
                          <w:p w14:paraId="37E6600F" w14:textId="02E3FC09" w:rsidR="004B7A2A" w:rsidRDefault="004B7A2A" w:rsidP="009F09AB">
                            <w:pPr>
                              <w:jc w:val="center"/>
                            </w:pPr>
                            <w:r>
                              <w:t xml:space="preserve">Figure </w:t>
                            </w:r>
                            <w:r w:rsidR="00D77B80">
                              <w:t>1</w:t>
                            </w:r>
                            <w:r>
                              <w:t>.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10E1F" id="_x0000_t202" coordsize="21600,21600" o:spt="202" path="m,l,21600r21600,l21600,xe">
                <v:stroke joinstyle="miter"/>
                <v:path gradientshapeok="t" o:connecttype="rect"/>
              </v:shapetype>
              <v:shape id="Text Box 1" o:spid="_x0000_s1026" type="#_x0000_t202" style="position:absolute;margin-left:35.65pt;margin-top:.05pt;width:408.45pt;height:144.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" fillcolor="white [3201]" stroked="f" strokeweight=".5pt">
                <v:textbox>
                  <w:txbxContent>
                    <w:p w14:paraId="7FA0D5C3" w14:textId="77777777" w:rsidR="004B7A2A" w:rsidRDefault="004B7A2A" w:rsidP="009F09AB">
                      <w:pPr>
                        <w:jc w:val="center"/>
                      </w:pPr>
                    </w:p>
                    <w:p w14:paraId="19A8BDA9" w14:textId="058238DD" w:rsidR="004B7A2A" w:rsidRDefault="006D2254" w:rsidP="009F09AB">
                      <w:pPr>
                        <w:jc w:val="center"/>
                      </w:pPr>
                      <w:r>
                        <w:rPr>
                          <w:noProof/>
                        </w:rPr>
                        <w:drawing>
                          <wp:inline distT="0" distB="0" distL="0" distR="0" wp14:anchorId="6FCC318D" wp14:editId="18B006E6">
                            <wp:extent cx="4427144" cy="1140112"/>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7">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5D01007A" w14:textId="77777777" w:rsidR="004B7A2A" w:rsidRDefault="004B7A2A" w:rsidP="009F09AB">
                      <w:pPr>
                        <w:jc w:val="center"/>
                      </w:pPr>
                    </w:p>
                    <w:p w14:paraId="37E6600F" w14:textId="02E3FC09" w:rsidR="004B7A2A" w:rsidRDefault="004B7A2A" w:rsidP="009F09AB">
                      <w:pPr>
                        <w:jc w:val="center"/>
                      </w:pPr>
                      <w:r>
                        <w:t xml:space="preserve">Figure </w:t>
                      </w:r>
                      <w:r w:rsidR="00D77B80">
                        <w:t>1</w:t>
                      </w:r>
                      <w:r>
                        <w:t>. Experimental strategy proposed for aim 2 of this dissertation work</w:t>
                      </w:r>
                    </w:p>
                  </w:txbxContent>
                </v:textbox>
                <w10:wrap type="square"/>
              </v:shape>
            </w:pict>
          </mc:Fallback>
        </mc:AlternateContent>
      </w:r>
    </w:p>
    <w:p w14:paraId="3B7D7E86" w14:textId="4E6F4EA7" w:rsidR="004B7A2A" w:rsidRDefault="004B7A2A" w:rsidP="002C4818">
      <w:pPr>
        <w:rPr>
          <w:rFonts w:cs="Times New Roman"/>
        </w:rPr>
      </w:pPr>
    </w:p>
    <w:p w14:paraId="1320BF97" w14:textId="77777777" w:rsidR="00751BC4" w:rsidRDefault="00751BC4" w:rsidP="00261C91">
      <w:pPr>
        <w:pStyle w:val="Heading2"/>
      </w:pPr>
    </w:p>
    <w:p w14:paraId="623799FA" w14:textId="32CA3A06" w:rsidR="005518F8" w:rsidRPr="00542418" w:rsidRDefault="005930A3" w:rsidP="00542418">
      <w:pPr>
        <w:pStyle w:val="Heading2"/>
      </w:pPr>
      <w:r w:rsidRPr="00542418">
        <w:t xml:space="preserve">Specific aim </w:t>
      </w:r>
      <w:r w:rsidR="00FF6EFD" w:rsidRPr="00542418">
        <w:t>2.</w:t>
      </w:r>
      <w:r w:rsidRPr="00542418">
        <w:t xml:space="preserve">1 Will </w:t>
      </w:r>
      <w:r w:rsidR="009A787B" w:rsidRPr="00542418">
        <w:t xml:space="preserve">dam </w:t>
      </w:r>
      <w:r w:rsidRPr="00542418">
        <w:t xml:space="preserve">eTRF during gestation </w:t>
      </w:r>
      <w:r w:rsidR="00A77F59" w:rsidRPr="00542418">
        <w:t>affect pup birth indices and</w:t>
      </w:r>
      <w:r w:rsidRPr="00542418">
        <w:t xml:space="preserve"> survival?</w:t>
      </w:r>
    </w:p>
    <w:p w14:paraId="20A64781" w14:textId="11D6CBEF"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r w:rsidR="005440DF">
        <w:t xml:space="preserve">  This subaim will evaluate the health of the offspring very early in life.</w:t>
      </w:r>
    </w:p>
    <w:p w14:paraId="621E9A87" w14:textId="77777777" w:rsidR="005440DF" w:rsidRDefault="005440DF" w:rsidP="00EE65DD">
      <w:pPr>
        <w:rPr>
          <w:rFonts w:ascii="Calibri" w:eastAsia="Times New Roman" w:hAnsi="Calibri" w:cs="Times New Roman"/>
          <w:sz w:val="22"/>
          <w:szCs w:val="22"/>
          <w:u w:val="single"/>
        </w:rPr>
      </w:pPr>
    </w:p>
    <w:p w14:paraId="50675FC3" w14:textId="41A7EC3C" w:rsidR="00EE65DD" w:rsidRPr="00B44C7A" w:rsidRDefault="00FF6EFD" w:rsidP="00542418">
      <w:pPr>
        <w:pStyle w:val="Heading3"/>
        <w:rPr>
          <w:rFonts w:eastAsia="Times New Roman"/>
        </w:rPr>
      </w:pPr>
      <w:r w:rsidRPr="00B44C7A">
        <w:rPr>
          <w:rFonts w:eastAsia="Times New Roman"/>
        </w:rPr>
        <w:t>Aim 2.1.1</w:t>
      </w:r>
      <w:r w:rsidR="008B6EEF">
        <w:rPr>
          <w:rFonts w:eastAsia="Times New Roman"/>
        </w:rPr>
        <w:t xml:space="preserve"> </w:t>
      </w:r>
      <w:r w:rsidR="00EE65DD" w:rsidRPr="00B44C7A">
        <w:rPr>
          <w:rFonts w:eastAsia="Times New Roman"/>
        </w:rPr>
        <w:t>Body Weight</w:t>
      </w:r>
    </w:p>
    <w:p w14:paraId="48552108" w14:textId="6BDC46E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69C0DCCB" w14:textId="2A36FE20" w:rsidR="005440DF" w:rsidRDefault="00542FE1" w:rsidP="00EE65DD">
      <w:pPr>
        <w:rPr>
          <w:rFonts w:eastAsia="Times New Roman" w:cs="Times New Roman"/>
          <w:color w:val="000000"/>
        </w:rPr>
      </w:pPr>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8875E7">
        <w:instrText xml:space="preserve"> ADDIN ZOTERO_ITEM CSL_CITATION {"citationID":"af99cev2m3","properties":{"formattedCitation":"(Cunha et al., 2015)","plainCitation":"(Cunha et al., 2015)","noteIndex":0},"citationItems":[{"id":"5UUKuirm/mtG6rikU","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p>
    <w:p w14:paraId="785ED1B7" w14:textId="77777777" w:rsidR="005440DF" w:rsidRDefault="005440DF" w:rsidP="00EE65DD"/>
    <w:p w14:paraId="503CCF79" w14:textId="26E34871" w:rsidR="00EE65DD" w:rsidRDefault="00542FE1" w:rsidP="00EE65DD">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542418">
      <w:pPr>
        <w:pStyle w:val="Heading3"/>
      </w:pPr>
      <w:r w:rsidRPr="00B44C7A">
        <w:t xml:space="preserve">Aim 2.1.2 </w:t>
      </w:r>
      <w:r w:rsidR="007229A3" w:rsidRPr="00B44C7A">
        <w:t>Gestational age</w:t>
      </w:r>
    </w:p>
    <w:p w14:paraId="31D70390" w14:textId="7C99B707" w:rsidR="00FF6EFD" w:rsidRDefault="00FF6EFD" w:rsidP="00EE65DD">
      <w:r>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w:t>
      </w:r>
      <w:r w:rsidR="0043102B">
        <w:rPr>
          <w:i/>
        </w:rPr>
        <w:t>e</w:t>
      </w:r>
      <w:r w:rsidR="008B6EEF">
        <w:rPr>
          <w:i/>
        </w:rPr>
        <w:t>size</w:t>
      </w:r>
      <w:r w:rsidR="00615E6D" w:rsidRPr="008B6EEF">
        <w:rPr>
          <w:i/>
        </w:rPr>
        <w:t xml:space="preserve"> that gestational age will not differ between maternal treatment groups.</w:t>
      </w:r>
      <w:r w:rsidR="00615E6D">
        <w:t xml:space="preserve"> </w:t>
      </w:r>
      <w:r w:rsidR="00001D24">
        <w:t>The impact of this study will be that we will have the first evidence for iso-caloric time restricted feeding in animals and its influence on risk for pre-term b</w:t>
      </w:r>
      <w:r w:rsidR="00751606">
        <w:t xml:space="preserve">irth. </w:t>
      </w:r>
    </w:p>
    <w:p w14:paraId="138B4B1A" w14:textId="61CCDCB7" w:rsidR="00FF6EFD" w:rsidRDefault="00FF6EFD" w:rsidP="00EE65DD"/>
    <w:p w14:paraId="0B3C4222" w14:textId="4E99F942" w:rsidR="00FF6EFD" w:rsidRPr="00B44C7A" w:rsidRDefault="00FF6EFD" w:rsidP="00542418">
      <w:pPr>
        <w:pStyle w:val="Heading3"/>
      </w:pPr>
      <w:r w:rsidRPr="00A55236">
        <w:t xml:space="preserve">Aim 2.1.3 </w:t>
      </w:r>
      <w:r w:rsidR="00542418">
        <w:t>Early post-natal survival</w:t>
      </w:r>
    </w:p>
    <w:p w14:paraId="23762489" w14:textId="0E6DD7DF" w:rsidR="00077B30" w:rsidRPr="00542FE1" w:rsidRDefault="00F27793" w:rsidP="00445730">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w:t>
      </w:r>
      <w:r w:rsidR="00D020EC">
        <w:rPr>
          <w:rFonts w:eastAsia="Times New Roman" w:cs="Times New Roman"/>
          <w:color w:val="000000"/>
        </w:rPr>
        <w:t xml:space="preserve">The literature often doesn’t report reduced survival in </w:t>
      </w:r>
      <w:r w:rsidR="00445730">
        <w:rPr>
          <w:rFonts w:eastAsia="Times New Roman" w:cs="Times New Roman"/>
          <w:color w:val="000000"/>
        </w:rPr>
        <w:t xml:space="preserve">nutrition restriction studies. This may be related to the lack of human translation or the fact that some pup loss is often expected in the maintenance of a rodent colony. </w:t>
      </w:r>
    </w:p>
    <w:p w14:paraId="3EE8955A" w14:textId="5CEEFA00" w:rsidR="00077B30" w:rsidRPr="00751606" w:rsidRDefault="00C77546" w:rsidP="00751606">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Pr="00751606">
        <w:rPr>
          <w:rFonts w:eastAsia="Times New Roman" w:cs="Times New Roman"/>
          <w:noProof/>
          <w:color w:val="000000"/>
        </w:rPr>
        <w:t>(Vinsky, Novak, Dixon, Dyck, &amp; Foxcroft, 2006)</w:t>
      </w:r>
      <w:r w:rsidRPr="00751606">
        <w:rPr>
          <w:rFonts w:eastAsia="Times New Roman" w:cs="Times New Roman"/>
          <w:color w:val="000000"/>
        </w:rPr>
        <w:fldChar w:fldCharType="end"/>
      </w:r>
      <w:r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w:t>
      </w:r>
      <w:r w:rsidR="006E0FF2">
        <w:rPr>
          <w:rFonts w:eastAsia="Times New Roman" w:cs="Times New Roman"/>
          <w:color w:val="000000"/>
        </w:rPr>
        <w:t xml:space="preserve"> </w:t>
      </w:r>
      <w:r w:rsidR="006E0FF2">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2je62t0c9","properties":{"formattedCitation":"(Anson et al., 2003; Chaix, Lin, Le, Chang, &amp; Panda, 2019)","plainCitation":"(Anson et al., 2003; Chaix, Lin, Le, Chang, &amp; Panda,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6E0FF2">
        <w:rPr>
          <w:rFonts w:eastAsia="Times New Roman" w:cs="Times New Roman"/>
          <w:color w:val="000000"/>
        </w:rPr>
        <w:fldChar w:fldCharType="separate"/>
      </w:r>
      <w:r w:rsidR="008875E7" w:rsidRPr="008875E7">
        <w:rPr>
          <w:rFonts w:cs="Times New Roman"/>
          <w:color w:val="000000"/>
        </w:rPr>
        <w:t>(Anson et al., 2003; Chaix, Lin, Le, Chang, &amp; Panda, 2019)</w:t>
      </w:r>
      <w:r w:rsidR="006E0FF2">
        <w:rPr>
          <w:rFonts w:eastAsia="Times New Roman" w:cs="Times New Roman"/>
          <w:color w:val="000000"/>
        </w:rPr>
        <w:fldChar w:fldCharType="end"/>
      </w:r>
      <w:r w:rsidR="00B13741" w:rsidRPr="00751606">
        <w:rPr>
          <w:rFonts w:eastAsia="Times New Roman" w:cs="Times New Roman"/>
          <w:color w:val="000000"/>
        </w:rPr>
        <w:t xml:space="preserve">. </w:t>
      </w:r>
      <w:r w:rsidR="00445730">
        <w:rPr>
          <w:rFonts w:eastAsia="Times New Roman" w:cs="Times New Roman"/>
          <w:color w:val="000000"/>
        </w:rPr>
        <w:t xml:space="preserve">Based on preliminary data and a lack of mention of poor survivorship in the available literature, </w:t>
      </w:r>
      <w:r w:rsidR="00445730" w:rsidRPr="00445730">
        <w:rPr>
          <w:rFonts w:eastAsia="Times New Roman" w:cs="Times New Roman"/>
          <w:i/>
          <w:color w:val="000000"/>
        </w:rPr>
        <w:t xml:space="preserve">I suspect that survival of pups to be similar in both eTRF and AL fed groups. </w:t>
      </w:r>
      <w:r w:rsidR="00B13741" w:rsidRPr="00751606">
        <w:rPr>
          <w:rFonts w:eastAsia="Times New Roman" w:cs="Times New Roman"/>
          <w:color w:val="000000"/>
        </w:rPr>
        <w:t xml:space="preserve">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w:t>
      </w:r>
    </w:p>
    <w:p w14:paraId="4DB5787E" w14:textId="77777777" w:rsidR="00751606" w:rsidRDefault="00751606" w:rsidP="00B13741">
      <w:pPr>
        <w:pStyle w:val="Heading2"/>
      </w:pPr>
    </w:p>
    <w:p w14:paraId="6F0C0429" w14:textId="785A4206" w:rsidR="00B13741" w:rsidRPr="00542418" w:rsidRDefault="00B13741" w:rsidP="00542418">
      <w:pPr>
        <w:pStyle w:val="Heading2"/>
      </w:pPr>
      <w:r w:rsidRPr="00542418">
        <w:t xml:space="preserve">Specific aim </w:t>
      </w:r>
      <w:r w:rsidR="006570AA" w:rsidRPr="00542418">
        <w:t>2.2</w:t>
      </w:r>
      <w:r w:rsidRPr="00542418">
        <w:t xml:space="preserve"> Will </w:t>
      </w:r>
      <w:r w:rsidR="00922F96" w:rsidRPr="00542418">
        <w:t xml:space="preserve">gestational exposure to eTRF alter </w:t>
      </w:r>
      <w:r w:rsidR="006570AA" w:rsidRPr="00542418">
        <w:t>growth and development of the offspring</w:t>
      </w:r>
      <w:r w:rsidR="00922F96" w:rsidRPr="00542418">
        <w:t>?</w:t>
      </w:r>
    </w:p>
    <w:p w14:paraId="39A3D4D8" w14:textId="77777777" w:rsidR="005440DF" w:rsidRPr="005440DF" w:rsidRDefault="005440DF" w:rsidP="00214139"/>
    <w:p w14:paraId="29C7CF47" w14:textId="3F4DE5ED" w:rsidR="00BC6616"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r w:rsidR="005440DF">
        <w:rPr>
          <w:rFonts w:eastAsia="Times New Roman" w:cs="Times New Roman"/>
          <w:color w:val="000000"/>
        </w:rPr>
        <w:t>This subaim will follow the metabolic health of the offspring throughout life, including a diet-induced obesity challenge.</w:t>
      </w:r>
    </w:p>
    <w:p w14:paraId="6BE7F185" w14:textId="77777777" w:rsidR="005440DF" w:rsidRPr="00E1397B" w:rsidRDefault="005440DF" w:rsidP="00BC6616">
      <w:pPr>
        <w:rPr>
          <w:rFonts w:eastAsia="Times New Roman" w:cs="Times New Roman"/>
          <w:color w:val="000000"/>
        </w:rPr>
      </w:pPr>
    </w:p>
    <w:p w14:paraId="6728EA1C" w14:textId="3BE5C28C" w:rsidR="006570AA" w:rsidRPr="004777D5" w:rsidRDefault="006570AA" w:rsidP="00542418">
      <w:pPr>
        <w:pStyle w:val="Heading3"/>
      </w:pPr>
      <w:r w:rsidRPr="004777D5">
        <w:t>Aim 2.2.1 Body weight,</w:t>
      </w:r>
      <w:r w:rsidR="00DB40E3">
        <w:t xml:space="preserve"> body composition, and</w:t>
      </w:r>
      <w:r w:rsidRPr="004777D5">
        <w:t xml:space="preserve"> food intake</w:t>
      </w:r>
    </w:p>
    <w:p w14:paraId="26329068" w14:textId="2BB38B41" w:rsidR="00942580" w:rsidRDefault="00942580" w:rsidP="006570AA">
      <w:r>
        <w:t xml:space="preserve">It is well documented that maternal diet during gestation can alter offspring body composition. </w:t>
      </w:r>
      <w:r w:rsidR="00751606">
        <w:t>The ability of an animal to gain weight and length is correlated to its propensity for disease</w:t>
      </w:r>
      <w:r w:rsidR="00040B24">
        <w:t xml:space="preserve"> </w:t>
      </w:r>
      <w:r w:rsidR="00040B24">
        <w:fldChar w:fldCharType="begin"/>
      </w:r>
      <w:r w:rsidR="008875E7">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rsidR="00040B24">
        <w:fldChar w:fldCharType="separate"/>
      </w:r>
      <w:r w:rsidR="008875E7" w:rsidRPr="008875E7">
        <w:rPr>
          <w:rFonts w:cs="Times New Roman"/>
        </w:rPr>
        <w:t>(Harada et al., 1999)</w:t>
      </w:r>
      <w:r w:rsidR="00040B24">
        <w:fldChar w:fldCharType="end"/>
      </w:r>
      <w:r w:rsidR="00040B24">
        <w:t xml:space="preserve">. </w:t>
      </w:r>
      <w:r w:rsidR="00751606">
        <w:t xml:space="preserve">There is potential for catch-up growth. This </w:t>
      </w:r>
      <w:r w:rsidR="00F35E2D">
        <w:t xml:space="preserve">is most easily seen by observation of body weight, with low initial bodyweight, followed by rapid accumulation of body </w:t>
      </w:r>
      <w:r w:rsidR="00674681">
        <w:t>fat</w:t>
      </w:r>
      <w:r w:rsidR="00F35E2D">
        <w:t>, and even surpassing body weight of normally fed control pups</w:t>
      </w:r>
      <w:r w:rsidR="00674681">
        <w:t xml:space="preserve"> </w:t>
      </w:r>
      <w:r w:rsidR="00F35E2D">
        <w:fldChar w:fldCharType="begin"/>
      </w:r>
      <w:r w:rsidR="008875E7">
        <w:instrText xml:space="preserve"> ADDIN ZOTERO_ITEM CSL_CITATION {"citationID":"a2ovoo2iana","properties":{"formattedCitation":"(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F35E2D">
        <w:fldChar w:fldCharType="separate"/>
      </w:r>
      <w:r w:rsidR="008875E7" w:rsidRPr="008875E7">
        <w:rPr>
          <w:rFonts w:cs="Times New Roman"/>
        </w:rPr>
        <w:t>(Berends, Fernandez-Twinn, Martin-Gronert, Cripps, &amp; Ozanne, 2013)</w:t>
      </w:r>
      <w:r w:rsidR="00F35E2D">
        <w:fldChar w:fldCharType="end"/>
      </w:r>
      <w:r w:rsidR="00F35E2D">
        <w:t xml:space="preserve">. </w:t>
      </w:r>
      <w:r w:rsidR="00751606">
        <w:t xml:space="preserve"> </w:t>
      </w:r>
      <w:r w:rsidR="00F35E2D">
        <w:t xml:space="preserve">Furthermore, catch up growth in rodents has been </w:t>
      </w:r>
      <w:r w:rsidR="00674681">
        <w:t xml:space="preserve">demonstrated to program insulin-insensitivity in the adipose tissue of young mice and reduce lifespan </w:t>
      </w:r>
      <w:r w:rsidR="00674681">
        <w:fldChar w:fldCharType="begin"/>
      </w:r>
      <w:r w:rsidR="008875E7">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674681">
        <w:fldChar w:fldCharType="separate"/>
      </w:r>
      <w:r w:rsidR="008875E7" w:rsidRPr="008875E7">
        <w:rPr>
          <w:rFonts w:cs="Times New Roman"/>
        </w:rPr>
        <w:t>(Berends et al., 2013)</w:t>
      </w:r>
      <w:r w:rsidR="00674681">
        <w:fldChar w:fldCharType="end"/>
      </w:r>
      <w:r w:rsidR="00674681">
        <w:t>. However</w:t>
      </w:r>
      <w:r w:rsidR="00040B24">
        <w:t>,</w:t>
      </w:r>
      <w:r w:rsidR="00674681">
        <w:t xml:space="preserve"> because we do not anticipate calorie intake reduction in eTRF dams, </w:t>
      </w:r>
      <w:r w:rsidR="00674681" w:rsidRPr="00674681">
        <w:rPr>
          <w:i/>
        </w:rPr>
        <w:t>I predict that eTRF offspring will have a similar pattern of weight gain and fat mass accumulation as their AL counterparts</w:t>
      </w:r>
      <w:r w:rsidR="00674681">
        <w:t>. To captur</w:t>
      </w:r>
      <w:r w:rsidR="00E1397B">
        <w:t>e</w:t>
      </w:r>
      <w:r w:rsidR="00674681">
        <w:t xml:space="preserve"> sufficient information to be able </w:t>
      </w:r>
      <w:r w:rsidR="00674681">
        <w:lastRenderedPageBreak/>
        <w:t>to identify normal or catch up growth, I propose frequent</w:t>
      </w:r>
      <w:r w:rsidR="00E1397B">
        <w:t xml:space="preserve"> measure</w:t>
      </w:r>
      <w:r w:rsidR="00674681">
        <w:t xml:space="preserve">ment of </w:t>
      </w:r>
      <w:r w:rsidR="00E1397B">
        <w:t>body weight</w:t>
      </w:r>
      <w:r w:rsidR="00674681">
        <w:t xml:space="preserve">s; </w:t>
      </w:r>
      <w:r w:rsidR="00E1397B">
        <w:t xml:space="preserve"> on PND days 0.5, 3, 7, 14, 21, and weekly thereafter until sacrifice</w:t>
      </w:r>
      <w:r w:rsidR="00674681">
        <w:t xml:space="preserve"> in adulthood</w:t>
      </w:r>
      <w:r w:rsidR="00E1397B">
        <w:t xml:space="preserve">. Body composition will be </w:t>
      </w:r>
      <w:r w:rsidR="00073D96">
        <w:t xml:space="preserve">assessed weekly </w:t>
      </w:r>
      <w:r w:rsidR="00674681">
        <w:t xml:space="preserve">after PND 21 </w:t>
      </w:r>
      <w:r w:rsidR="00073D96">
        <w:t>by EchoMRI until sacrifice</w:t>
      </w:r>
      <w:r w:rsidR="00674681">
        <w:t xml:space="preserve"> to detect differences in compartmentalization of body mass</w:t>
      </w:r>
      <w:r w:rsidR="00073D96">
        <w:t xml:space="preserve">. </w:t>
      </w:r>
    </w:p>
    <w:p w14:paraId="7DE8E4E7" w14:textId="66C131F0" w:rsidR="00751606" w:rsidRDefault="00751606" w:rsidP="006570AA"/>
    <w:p w14:paraId="61A7CDEE" w14:textId="6FFF26AD" w:rsidR="006570AA" w:rsidRPr="00581847" w:rsidRDefault="006570AA" w:rsidP="00542418">
      <w:pPr>
        <w:pStyle w:val="Heading3"/>
      </w:pPr>
      <w:r w:rsidRPr="00581847">
        <w:t>Aim 2.2.</w:t>
      </w:r>
      <w:r w:rsidR="00184A3B">
        <w:t xml:space="preserve">2 </w:t>
      </w:r>
      <w:r w:rsidRPr="00581847">
        <w:t>Sexual development and maturation</w:t>
      </w:r>
    </w:p>
    <w:p w14:paraId="3C7BA8B6" w14:textId="77777777" w:rsidR="004B4E92" w:rsidRDefault="004B4E92" w:rsidP="008616B5"/>
    <w:p w14:paraId="716025B7" w14:textId="5208A7A1" w:rsidR="008616B5" w:rsidRPr="00717A14" w:rsidRDefault="006F3A2B" w:rsidP="008616B5">
      <w:pPr>
        <w:rPr>
          <w:rFonts w:eastAsia="Times New Roman" w:cs="Times New Roman"/>
          <w:color w:val="000000"/>
        </w:rPr>
      </w:pPr>
      <w:r>
        <w:t xml:space="preserve">The only study to date of eTRF in early post-natal life resulted in delayed sexual maturation </w:t>
      </w:r>
      <w:r>
        <w:fldChar w:fldCharType="begin"/>
      </w:r>
      <w:r w:rsidR="008875E7">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008875E7" w:rsidRPr="008875E7">
        <w:rPr>
          <w:rFonts w:cs="Times New Roman"/>
        </w:rPr>
        <w:t>(Hu et al., 2019)</w:t>
      </w:r>
      <w:r>
        <w:fldChar w:fldCharType="end"/>
      </w:r>
      <w:r>
        <w:t xml:space="preserve">. </w:t>
      </w:r>
      <w:r w:rsidR="004B4E92">
        <w:rPr>
          <w:rFonts w:eastAsia="Times New Roman" w:cs="Times New Roman"/>
          <w:color w:val="000000"/>
        </w:rPr>
        <w:t xml:space="preserve">  </w:t>
      </w:r>
      <w:r w:rsidR="0045654F">
        <w:rPr>
          <w:rFonts w:eastAsia="Times New Roman" w:cs="Times New Roman"/>
          <w:color w:val="000000"/>
        </w:rPr>
        <w:t xml:space="preserve">Less significant induction of the integrated stress response suggests that he in utero environment is not one that is inhospitable to fetuses, but may be one that is slightly stressed, as the </w:t>
      </w:r>
      <w:r w:rsidR="00D231C9">
        <w:rPr>
          <w:rFonts w:eastAsia="Times New Roman" w:cs="Times New Roman"/>
          <w:color w:val="000000"/>
        </w:rPr>
        <w:t>integ</w:t>
      </w:r>
      <w:r w:rsidR="00040B24">
        <w:rPr>
          <w:rFonts w:eastAsia="Times New Roman" w:cs="Times New Roman"/>
          <w:color w:val="000000"/>
        </w:rPr>
        <w:t>r</w:t>
      </w:r>
      <w:r w:rsidR="00D231C9">
        <w:rPr>
          <w:rFonts w:eastAsia="Times New Roman" w:cs="Times New Roman"/>
          <w:color w:val="000000"/>
        </w:rPr>
        <w:t>ated stress response (</w:t>
      </w:r>
      <w:r w:rsidR="0045654F">
        <w:rPr>
          <w:rFonts w:eastAsia="Times New Roman" w:cs="Times New Roman"/>
          <w:color w:val="000000"/>
        </w:rPr>
        <w:t>ISR</w:t>
      </w:r>
      <w:r w:rsidR="00D231C9">
        <w:rPr>
          <w:rFonts w:eastAsia="Times New Roman" w:cs="Times New Roman"/>
          <w:color w:val="000000"/>
        </w:rPr>
        <w:t>)</w:t>
      </w:r>
      <w:r w:rsidR="0045654F">
        <w:rPr>
          <w:rFonts w:eastAsia="Times New Roman" w:cs="Times New Roman"/>
          <w:color w:val="000000"/>
        </w:rPr>
        <w:t xml:space="preserve"> was moderately upregulated compared to NCD-AL feeding</w:t>
      </w:r>
      <w:r w:rsidR="00CD0FFC">
        <w:rPr>
          <w:rFonts w:eastAsia="Times New Roman" w:cs="Times New Roman"/>
          <w:color w:val="000000"/>
        </w:rPr>
        <w:t xml:space="preserve"> </w:t>
      </w:r>
      <w:r w:rsidR="0045654F">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5654F">
        <w:rPr>
          <w:rFonts w:eastAsia="Times New Roman" w:cs="Times New Roman"/>
          <w:color w:val="000000"/>
        </w:rPr>
        <w:fldChar w:fldCharType="separate"/>
      </w:r>
      <w:r w:rsidR="0045654F">
        <w:rPr>
          <w:rFonts w:eastAsia="Times New Roman" w:cs="Times New Roman"/>
          <w:noProof/>
          <w:color w:val="000000"/>
        </w:rPr>
        <w:t>(Upadhyay et al., 2019)</w:t>
      </w:r>
      <w:r w:rsidR="0045654F">
        <w:rPr>
          <w:rFonts w:eastAsia="Times New Roman" w:cs="Times New Roman"/>
          <w:color w:val="000000"/>
        </w:rPr>
        <w:fldChar w:fldCharType="end"/>
      </w:r>
      <w:r w:rsidR="0045654F">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r w:rsidR="00D231C9" w:rsidRPr="00D231C9">
        <w:rPr>
          <w:rFonts w:eastAsia="Times New Roman" w:cs="Times New Roman"/>
          <w:i/>
          <w:color w:val="000000"/>
        </w:rPr>
        <w:t>I expect there will be</w:t>
      </w:r>
      <w:r w:rsidR="00D231C9">
        <w:rPr>
          <w:rFonts w:eastAsia="Times New Roman" w:cs="Times New Roman"/>
          <w:color w:val="000000"/>
        </w:rPr>
        <w:t xml:space="preserve"> </w:t>
      </w:r>
      <w:r w:rsidR="00D231C9" w:rsidRPr="00D231C9">
        <w:rPr>
          <w:rFonts w:eastAsia="Times New Roman" w:cs="Times New Roman"/>
          <w:i/>
          <w:color w:val="000000"/>
        </w:rPr>
        <w:t>no</w:t>
      </w:r>
      <w:r w:rsidR="00D231C9">
        <w:rPr>
          <w:rFonts w:eastAsia="Times New Roman" w:cs="Times New Roman"/>
          <w:color w:val="000000"/>
        </w:rPr>
        <w:t xml:space="preserve"> </w:t>
      </w:r>
      <w:r w:rsidR="00D231C9">
        <w:rPr>
          <w:rFonts w:eastAsia="Times New Roman" w:cs="Times New Roman"/>
          <w:i/>
          <w:color w:val="000000"/>
        </w:rPr>
        <w:t xml:space="preserve">impairment in the progression of eTRF offspring toward sexual development. </w:t>
      </w:r>
      <w:r w:rsidR="00717A14">
        <w:rPr>
          <w:rFonts w:eastAsia="Times New Roman" w:cs="Times New Roman"/>
          <w:color w:val="000000"/>
        </w:rPr>
        <w:t xml:space="preserve">To test this, </w:t>
      </w:r>
      <w:r>
        <w:rPr>
          <w:rFonts w:eastAsia="Times New Roman" w:cs="Times New Roman"/>
          <w:color w:val="000000"/>
        </w:rPr>
        <w:t>I will monitor vaginal opening and testicular descent in offspring daily beginning at PND 25</w:t>
      </w:r>
      <w:r w:rsidR="000E212E">
        <w:rPr>
          <w:rFonts w:eastAsia="Times New Roman" w:cs="Times New Roman"/>
          <w:color w:val="000000"/>
        </w:rPr>
        <w:t xml:space="preserve"> </w:t>
      </w:r>
      <w:r w:rsidR="000E212E">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sidR="000E212E">
        <w:rPr>
          <w:rFonts w:eastAsia="Times New Roman" w:cs="Times New Roman"/>
          <w:color w:val="000000"/>
        </w:rPr>
        <w:fldChar w:fldCharType="separate"/>
      </w:r>
      <w:r w:rsidR="008875E7" w:rsidRPr="008875E7">
        <w:rPr>
          <w:rFonts w:cs="Times New Roman"/>
          <w:color w:val="000000"/>
        </w:rPr>
        <w:t>(Mello et al., 2014)</w:t>
      </w:r>
      <w:r w:rsidR="000E212E">
        <w:rPr>
          <w:rFonts w:eastAsia="Times New Roman" w:cs="Times New Roman"/>
          <w:color w:val="000000"/>
        </w:rPr>
        <w:fldChar w:fldCharType="end"/>
      </w:r>
      <w:r>
        <w:rPr>
          <w:rFonts w:eastAsia="Times New Roman" w:cs="Times New Roman"/>
          <w:color w:val="000000"/>
        </w:rPr>
        <w:t>.</w:t>
      </w:r>
    </w:p>
    <w:p w14:paraId="49493F9E" w14:textId="1A1A5C74" w:rsidR="00502490" w:rsidRDefault="00502490" w:rsidP="008616B5">
      <w:pPr>
        <w:rPr>
          <w:rFonts w:eastAsia="Times New Roman" w:cs="Times New Roman"/>
          <w:color w:val="000000"/>
        </w:rPr>
      </w:pPr>
    </w:p>
    <w:p w14:paraId="44F7428C" w14:textId="6B93C3A0" w:rsidR="005930A3" w:rsidRPr="00542418" w:rsidRDefault="00196540" w:rsidP="00542418">
      <w:pPr>
        <w:pStyle w:val="Heading2"/>
      </w:pPr>
      <w:r w:rsidRPr="00542418">
        <w:t xml:space="preserve">Specific aim </w:t>
      </w:r>
      <w:r w:rsidR="00942580" w:rsidRPr="00542418">
        <w:t>2.</w:t>
      </w:r>
      <w:r w:rsidR="002853CD" w:rsidRPr="00542418">
        <w:t>3</w:t>
      </w:r>
      <w:r w:rsidR="005930A3" w:rsidRPr="00542418">
        <w:t xml:space="preserve"> </w:t>
      </w:r>
      <w:r w:rsidR="00922F96" w:rsidRPr="00542418">
        <w:t>Will gestational exposure to eTRF improve i</w:t>
      </w:r>
      <w:r w:rsidR="005930A3" w:rsidRPr="00542418">
        <w:t>nsulin sensitivity</w:t>
      </w:r>
      <w:r w:rsidR="00922F96" w:rsidRPr="00542418">
        <w:t xml:space="preserve"> and g</w:t>
      </w:r>
      <w:r w:rsidR="005930A3" w:rsidRPr="00542418">
        <w:t>lycemia of offspring</w:t>
      </w:r>
      <w:r w:rsidR="00922F96" w:rsidRPr="00542418">
        <w:t>?</w:t>
      </w:r>
    </w:p>
    <w:p w14:paraId="00A64A4B" w14:textId="6AE147D3" w:rsidR="00910F2E" w:rsidRDefault="00260355" w:rsidP="00260355">
      <w:r>
        <w:t xml:space="preserve">The many studies in humans and in animals of TRF demonstrate a consistent propensity for improvement in insulin and glucose homeostasis. </w:t>
      </w:r>
      <w:r w:rsidR="00CD3BCA">
        <w:t>Notably,</w:t>
      </w:r>
      <w:r w:rsidR="00EF76EF">
        <w:t xml:space="preserve"> human studies </w:t>
      </w:r>
      <w:r w:rsidR="00184A3B">
        <w:t>find</w:t>
      </w:r>
      <w:r w:rsidR="00EF76EF">
        <w:t xml:space="preserve"> a reduction in glycemia </w:t>
      </w:r>
      <w:r w:rsidR="00EF76EF">
        <w:fldChar w:fldCharType="begin"/>
      </w:r>
      <w:r w:rsidR="008875E7">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8875E7" w:rsidRPr="008875E7">
        <w:rPr>
          <w:rFonts w:cs="Times New Roman"/>
        </w:rPr>
        <w:t>(Halberg et al., 2005; Hutchison et al., 2019; Jamshed et al., 2019; Moro et al., 2016)</w:t>
      </w:r>
      <w:r w:rsidR="00EF76EF">
        <w:fldChar w:fldCharType="end"/>
      </w:r>
      <w:r w:rsidR="00184A3B">
        <w:t xml:space="preserve"> and in insulinemia </w:t>
      </w:r>
      <w:r w:rsidR="00184A3B">
        <w:fldChar w:fldCharType="begin"/>
      </w:r>
      <w:r w:rsidR="008875E7">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184A3B">
        <w:fldChar w:fldCharType="separate"/>
      </w:r>
      <w:r w:rsidR="008875E7" w:rsidRPr="008875E7">
        <w:rPr>
          <w:rFonts w:cs="Times New Roman"/>
        </w:rPr>
        <w:t>(Jamshed et al., 2019; Moro et al., 2016; Sutton et al., 2018)</w:t>
      </w:r>
      <w:r w:rsidR="00184A3B">
        <w:fldChar w:fldCharType="end"/>
      </w:r>
      <w:r w:rsidR="00184A3B">
        <w:t xml:space="preserve">with TRF. </w:t>
      </w:r>
      <w:r w:rsidR="00EF76EF">
        <w:t xml:space="preserve"> </w:t>
      </w:r>
      <w:r w:rsidR="006A1D70">
        <w:t>Animal models exhibit similar</w:t>
      </w:r>
      <w:r w:rsidR="00184A3B">
        <w:t xml:space="preserve"> reductions in HOMA-IR </w:t>
      </w:r>
      <w:r w:rsidR="00184A3B">
        <w:fldChar w:fldCharType="begin"/>
      </w:r>
      <w:r w:rsidR="008875E7">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8875E7" w:rsidRPr="008875E7">
        <w:rPr>
          <w:rFonts w:cs="Times New Roman"/>
        </w:rPr>
        <w:t>(Sherman et al., 2012; Woodie et al., 2018)</w:t>
      </w:r>
      <w:r w:rsidR="00184A3B">
        <w:fldChar w:fldCharType="end"/>
      </w:r>
      <w:r w:rsidR="00184A3B">
        <w:t xml:space="preserve">, fasting insulin </w:t>
      </w:r>
      <w:r w:rsidR="00184A3B">
        <w:fldChar w:fldCharType="begin"/>
      </w:r>
      <w:r w:rsidR="008875E7">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8875E7" w:rsidRPr="008875E7">
        <w:rPr>
          <w:rFonts w:cs="Times New Roman"/>
        </w:rPr>
        <w:t>(Chaix et al., 2019; Sherman et al., 2012; Woodie et al., 2018)</w:t>
      </w:r>
      <w:r w:rsidR="00184A3B">
        <w:fldChar w:fldCharType="end"/>
      </w:r>
      <w:r w:rsidR="00184A3B">
        <w:t xml:space="preserve">, and blood glucose </w:t>
      </w:r>
      <w:r w:rsidR="00184A3B">
        <w:fldChar w:fldCharType="begin"/>
      </w:r>
      <w:r w:rsidR="008875E7">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184A3B">
        <w:fldChar w:fldCharType="separate"/>
      </w:r>
      <w:r w:rsidR="008875E7" w:rsidRPr="008875E7">
        <w:rPr>
          <w:rFonts w:cs="Times New Roman"/>
        </w:rPr>
        <w:t>(Chaix et al., 2019)</w:t>
      </w:r>
      <w:r w:rsidR="00184A3B">
        <w:fldChar w:fldCharType="end"/>
      </w:r>
      <w:r w:rsidR="00184A3B">
        <w:t>. Based on the evidence for improved insulin function and glycemic health with TRF employment and because normal chow diet</w:t>
      </w:r>
      <w:r w:rsidR="00EE11B7">
        <w:t>s</w:t>
      </w:r>
      <w:r w:rsidR="00184A3B">
        <w:t xml:space="preserve"> fail to produce metabolic disturbance, </w:t>
      </w:r>
      <w:r w:rsidR="00184A3B" w:rsidRPr="00052B0C">
        <w:rPr>
          <w:i/>
        </w:rPr>
        <w:t>I expect offspring of eTRF dams to be more insulin sensitive that pups of AL dams.</w:t>
      </w:r>
      <w:r w:rsidR="00184A3B">
        <w:t xml:space="preserve"> In order to assess metabolic health, this will assess insulin sensitivity by insulin tolerance test after reaching adulthood</w:t>
      </w:r>
      <w:r w:rsidR="00040B24">
        <w:t>.</w:t>
      </w:r>
      <w:r w:rsidR="00184A3B">
        <w:t xml:space="preserve"> </w:t>
      </w:r>
    </w:p>
    <w:p w14:paraId="6CC3470E" w14:textId="77777777" w:rsidR="00184A3B" w:rsidRDefault="00184A3B" w:rsidP="00260355"/>
    <w:p w14:paraId="1269D4AB" w14:textId="4CC098F4" w:rsidR="002853CD" w:rsidRPr="004A65B6" w:rsidRDefault="00EC7771" w:rsidP="004A65B6">
      <w:r>
        <w:t>One model of maternal nutrient restriction that is often used in DOHaD is a low-protein diet, as it is know</w:t>
      </w:r>
      <w:r w:rsidR="00445730">
        <w:t>n</w:t>
      </w:r>
      <w:r>
        <w:t xml:space="preserve"> to cause IUGR and alter</w:t>
      </w:r>
      <w:r w:rsidR="005A69FF">
        <w:t>ed</w:t>
      </w:r>
      <w:r>
        <w:t xml:space="preserve"> offspring health </w:t>
      </w:r>
      <w:r w:rsidR="00E707FD">
        <w:fldChar w:fldCharType="begin"/>
      </w:r>
      <w:r w:rsidR="008875E7">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E707FD">
        <w:fldChar w:fldCharType="separate"/>
      </w:r>
      <w:r w:rsidR="008875E7" w:rsidRPr="008875E7">
        <w:rPr>
          <w:rFonts w:cs="Times New Roman"/>
        </w:rPr>
        <w:t>(Hawkins et al., 2000)</w:t>
      </w:r>
      <w:r w:rsidR="00E707FD">
        <w:fldChar w:fldCharType="end"/>
      </w:r>
      <w:r>
        <w:t xml:space="preserv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4765A3">
        <w:t xml:space="preserve"> </w:t>
      </w:r>
      <w:r w:rsidR="004765A3">
        <w:fldChar w:fldCharType="begin"/>
      </w:r>
      <w:r w:rsidR="008875E7">
        <w:instrText xml:space="preserve"> ADDIN ZOTERO_ITEM CSL_CITATION {"citationID":"akta8itjkv","properties":{"formattedCitation":"(Moffett, Vasu, Thorens, Drucker, &amp; Flatt, 2014)","plainCitation":"(Moffett, Vasu, Thorens, Drucker, &amp; Flatt,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rsidR="004765A3">
        <w:fldChar w:fldCharType="separate"/>
      </w:r>
      <w:r w:rsidR="008875E7" w:rsidRPr="008875E7">
        <w:rPr>
          <w:rFonts w:cs="Times New Roman"/>
        </w:rPr>
        <w:t>(Moffett, Vasu, Thorens, Drucker, &amp; Flatt, 2014)</w:t>
      </w:r>
      <w:r w:rsidR="004765A3">
        <w:fldChar w:fldCharType="end"/>
      </w:r>
      <w:r w:rsidR="004765A3">
        <w:t xml:space="preserve">. </w:t>
      </w:r>
      <w:r w:rsidR="00C32BCE">
        <w:rPr>
          <w:rFonts w:eastAsia="Times New Roman" w:cs="Times New Roman"/>
          <w:color w:val="000000"/>
        </w:rPr>
        <w:t xml:space="preserve">To assess insulin sensitivity that was seen in the dams that produced these offspring, an insulin tolerance test will be conducted </w:t>
      </w:r>
      <w:r w:rsidR="00C32BCE">
        <w:rPr>
          <w:rFonts w:eastAsia="Times New Roman" w:cs="Times New Roman"/>
          <w:color w:val="000000"/>
        </w:rPr>
        <w:lastRenderedPageBreak/>
        <w:t xml:space="preserve">after 10 weeks of age fed NCD. </w:t>
      </w:r>
      <w:r w:rsidR="00445730">
        <w:rPr>
          <w:rFonts w:eastAsia="Times New Roman" w:cs="Times New Roman"/>
          <w:color w:val="000000"/>
        </w:rPr>
        <w:t xml:space="preserve">Based on preliminary data, </w:t>
      </w:r>
      <w:r w:rsidR="00445730" w:rsidRPr="00445730">
        <w:rPr>
          <w:rFonts w:eastAsia="Times New Roman" w:cs="Times New Roman"/>
          <w:i/>
          <w:color w:val="000000"/>
        </w:rPr>
        <w:t xml:space="preserve">I do not </w:t>
      </w:r>
      <w:r w:rsidR="004B4E92">
        <w:rPr>
          <w:rFonts w:eastAsia="Times New Roman" w:cs="Times New Roman"/>
          <w:i/>
          <w:color w:val="000000"/>
        </w:rPr>
        <w:t>hypothesize</w:t>
      </w:r>
      <w:r w:rsidR="004B4E92" w:rsidRPr="00445730">
        <w:rPr>
          <w:rFonts w:eastAsia="Times New Roman" w:cs="Times New Roman"/>
          <w:i/>
          <w:color w:val="000000"/>
        </w:rPr>
        <w:t xml:space="preserve"> </w:t>
      </w:r>
      <w:r w:rsidR="00445730" w:rsidRPr="00445730">
        <w:rPr>
          <w:rFonts w:eastAsia="Times New Roman" w:cs="Times New Roman"/>
          <w:i/>
          <w:color w:val="000000"/>
        </w:rPr>
        <w:t xml:space="preserve">that </w:t>
      </w:r>
      <w:r w:rsidR="005067B1" w:rsidRPr="00445730">
        <w:rPr>
          <w:rFonts w:eastAsia="Times New Roman" w:cs="Times New Roman"/>
          <w:i/>
          <w:color w:val="000000"/>
        </w:rPr>
        <w:t>offspring</w:t>
      </w:r>
      <w:r w:rsidR="005067B1">
        <w:rPr>
          <w:rFonts w:eastAsia="Times New Roman" w:cs="Times New Roman"/>
          <w:i/>
          <w:color w:val="000000"/>
        </w:rPr>
        <w:t xml:space="preserve"> of eTRF dams will be more insulin sensitive than those of AL dams. </w:t>
      </w:r>
      <w:r w:rsidR="005067B1">
        <w:rPr>
          <w:rFonts w:eastAsia="Times New Roman" w:cs="Times New Roman"/>
          <w:color w:val="000000"/>
        </w:rPr>
        <w:t>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BB35BE">
        <w:rPr>
          <w:rFonts w:eastAsia="Times New Roman" w:cs="Times New Roman"/>
          <w:color w:val="000000"/>
        </w:rPr>
        <w:t xml:space="preserve"> </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Pr="00542418" w:rsidRDefault="002853CD" w:rsidP="00542418">
      <w:pPr>
        <w:pStyle w:val="Heading2"/>
      </w:pPr>
      <w:r w:rsidRPr="00542418">
        <w:t>Specific aim 2.4 Will gestational exposure to eTRF confer metabolic benefit when challenged with a high fat diet?</w:t>
      </w:r>
    </w:p>
    <w:p w14:paraId="7BBB761C" w14:textId="77777777" w:rsidR="004471A4" w:rsidRDefault="004471A4" w:rsidP="002853CD"/>
    <w:p w14:paraId="21704F90" w14:textId="3A7A2A74" w:rsidR="002853CD" w:rsidRDefault="002853CD" w:rsidP="002853CD">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FDA72FD" w14:textId="77777777" w:rsidR="004471A4" w:rsidRDefault="004471A4" w:rsidP="002853CD"/>
    <w:p w14:paraId="3A6A1A3A" w14:textId="0E143390" w:rsidR="00B36B25" w:rsidRPr="00A646CD" w:rsidRDefault="00B36B25" w:rsidP="002853CD">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begin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sidR="00D83DAE">
        <w:rPr>
          <w:rFonts w:eastAsia="Times New Roman" w:cs="Times New Roman"/>
          <w:color w:val="000000"/>
        </w:rPr>
        <w:t xml:space="preserve"> </w:t>
      </w:r>
    </w:p>
    <w:p w14:paraId="12705782" w14:textId="77777777" w:rsidR="004471A4" w:rsidRDefault="004471A4" w:rsidP="002853CD">
      <w:pPr>
        <w:rPr>
          <w:u w:val="single"/>
        </w:rPr>
      </w:pPr>
    </w:p>
    <w:p w14:paraId="6CA900C8" w14:textId="61AF056F" w:rsidR="002853CD" w:rsidRPr="00B408CF" w:rsidRDefault="002853CD" w:rsidP="00542418">
      <w:pPr>
        <w:pStyle w:val="Heading3"/>
      </w:pPr>
      <w:r w:rsidRPr="00B408CF">
        <w:t>NAFLD</w:t>
      </w:r>
    </w:p>
    <w:p w14:paraId="2A8FDEB6" w14:textId="7B56D67C" w:rsidR="002853CD" w:rsidRPr="004A65B6" w:rsidRDefault="004A65B6" w:rsidP="004A65B6">
      <w:pPr>
        <w:rPr>
          <w:rFonts w:eastAsia="Times New Roman" w:cs="Times New Roman"/>
          <w:color w:val="000000"/>
        </w:rPr>
      </w:pPr>
      <w:r>
        <w:rPr>
          <w:rFonts w:eastAsia="Times New Roman" w:cs="Times New Roman"/>
          <w:color w:val="000000"/>
        </w:rPr>
        <w:t>Non-alcoholic fatty liver disease is a common outcome from high fat diet feeding</w:t>
      </w:r>
      <w:r w:rsidR="004765A3">
        <w:rPr>
          <w:rFonts w:eastAsia="Times New Roman" w:cs="Times New Roman"/>
          <w:color w:val="000000"/>
        </w:rPr>
        <w:t xml:space="preserve"> </w:t>
      </w:r>
      <w:r w:rsidR="004765A3">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sidR="004765A3">
        <w:rPr>
          <w:rFonts w:eastAsia="Times New Roman" w:cs="Times New Roman"/>
          <w:color w:val="000000"/>
        </w:rPr>
        <w:fldChar w:fldCharType="separate"/>
      </w:r>
      <w:r w:rsidR="008875E7" w:rsidRPr="008875E7">
        <w:rPr>
          <w:rFonts w:cs="Times New Roman"/>
          <w:color w:val="000000"/>
        </w:rPr>
        <w:t>(Velázquez et al., 2019)</w:t>
      </w:r>
      <w:r w:rsidR="004765A3">
        <w:rPr>
          <w:rFonts w:eastAsia="Times New Roman" w:cs="Times New Roman"/>
          <w:color w:val="000000"/>
        </w:rPr>
        <w:fldChar w:fldCharType="end"/>
      </w:r>
      <w:r w:rsidR="004765A3">
        <w:rPr>
          <w:rFonts w:eastAsia="Times New Roman" w:cs="Times New Roman"/>
          <w:color w:val="000000"/>
        </w:rPr>
        <w:t xml:space="preserve">. </w:t>
      </w:r>
      <w:r w:rsidR="002853CD" w:rsidRPr="004A65B6">
        <w:rPr>
          <w:rFonts w:eastAsia="Times New Roman" w:cs="Times New Roman"/>
          <w:color w:val="000000"/>
        </w:rPr>
        <w:t xml:space="preserve">Some animal studies of TRF have demonstrated effects on indices of NAFLD. In general, </w:t>
      </w:r>
      <w:r w:rsidR="00AB2E52">
        <w:rPr>
          <w:rFonts w:eastAsia="Times New Roman" w:cs="Times New Roman"/>
          <w:color w:val="000000"/>
        </w:rPr>
        <w:t xml:space="preserve">high fat diet feeding ad libitum generates significant liver triglyceride and fat accumulation in the liver tissue </w:t>
      </w:r>
      <w:r w:rsidR="004765A3">
        <w:rPr>
          <w:rFonts w:eastAsia="Times New Roman" w:cs="Times New Roman"/>
          <w:color w:val="000000"/>
        </w:rPr>
        <w:fldChar w:fldCharType="begin"/>
      </w:r>
      <w:r w:rsidR="008875E7">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sidR="004765A3">
        <w:rPr>
          <w:rFonts w:eastAsia="Times New Roman" w:cs="Times New Roman"/>
          <w:color w:val="000000"/>
        </w:rPr>
        <w:fldChar w:fldCharType="separate"/>
      </w:r>
      <w:r w:rsidR="008875E7" w:rsidRPr="008875E7">
        <w:rPr>
          <w:rFonts w:cs="Times New Roman"/>
          <w:color w:val="000000"/>
        </w:rPr>
        <w:t>(Velázquez et al., 2019)</w:t>
      </w:r>
      <w:r w:rsidR="004765A3">
        <w:rPr>
          <w:rFonts w:eastAsia="Times New Roman" w:cs="Times New Roman"/>
          <w:color w:val="000000"/>
        </w:rPr>
        <w:fldChar w:fldCharType="end"/>
      </w:r>
      <w:r w:rsidR="00AB2E52">
        <w:rPr>
          <w:rFonts w:eastAsia="Times New Roman" w:cs="Times New Roman"/>
          <w:color w:val="000000"/>
        </w:rPr>
        <w:t>.</w:t>
      </w:r>
      <w:r w:rsidR="00430B27">
        <w:rPr>
          <w:rFonts w:eastAsia="Times New Roman" w:cs="Times New Roman"/>
          <w:color w:val="000000"/>
        </w:rPr>
        <w:t xml:space="preserve"> TRF studies have evaluated this paradigm in both high fat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Chaix et al., 2019; Sherman et al., 2012; Upadhyay et al., 2019; Woodie et al., 2018)</w:t>
      </w:r>
      <w:r w:rsidR="00430B27">
        <w:rPr>
          <w:rFonts w:eastAsia="Times New Roman" w:cs="Times New Roman"/>
          <w:color w:val="000000"/>
        </w:rPr>
        <w:fldChar w:fldCharType="end"/>
      </w:r>
      <w:r w:rsidR="00430B27">
        <w:rPr>
          <w:rFonts w:eastAsia="Times New Roman" w:cs="Times New Roman"/>
          <w:color w:val="000000"/>
        </w:rPr>
        <w:t xml:space="preserve">and normal chow feeding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Sherman et al., 2012)</w:t>
      </w:r>
      <w:r w:rsidR="00430B27">
        <w:rPr>
          <w:rFonts w:eastAsia="Times New Roman" w:cs="Times New Roman"/>
          <w:color w:val="000000"/>
        </w:rPr>
        <w:fldChar w:fldCharType="end"/>
      </w:r>
      <w:r w:rsidR="00430B27">
        <w:rPr>
          <w:rFonts w:eastAsia="Times New Roman" w:cs="Times New Roman"/>
          <w:color w:val="000000"/>
        </w:rPr>
        <w:t xml:space="preserve">. Reductions in total liver size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Woodie et al., 2018)</w:t>
      </w:r>
      <w:r w:rsidR="00430B27">
        <w:rPr>
          <w:rFonts w:eastAsia="Times New Roman" w:cs="Times New Roman"/>
          <w:color w:val="000000"/>
        </w:rPr>
        <w:fldChar w:fldCharType="end"/>
      </w:r>
      <w:r w:rsidR="00AB2E52">
        <w:rPr>
          <w:rFonts w:eastAsia="Times New Roman" w:cs="Times New Roman"/>
          <w:color w:val="000000"/>
        </w:rPr>
        <w:t xml:space="preserve"> </w:t>
      </w:r>
      <w:r w:rsidR="00430B27">
        <w:rPr>
          <w:rFonts w:eastAsia="Times New Roman" w:cs="Times New Roman"/>
          <w:color w:val="000000"/>
        </w:rPr>
        <w:t xml:space="preserve">and in liver triglyceride accumulation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Chaix et al., 2019; Upadhyay et al., 2019; Woodie et al., 2018)</w:t>
      </w:r>
      <w:r w:rsidR="00430B27">
        <w:rPr>
          <w:rFonts w:eastAsia="Times New Roman" w:cs="Times New Roman"/>
          <w:color w:val="000000"/>
        </w:rPr>
        <w:fldChar w:fldCharType="end"/>
      </w:r>
      <w:r w:rsidR="009D764F">
        <w:rPr>
          <w:rFonts w:eastAsia="Times New Roman" w:cs="Times New Roman"/>
          <w:color w:val="000000"/>
        </w:rPr>
        <w:t xml:space="preserve"> </w:t>
      </w:r>
      <w:r w:rsidR="00430B27">
        <w:rPr>
          <w:rFonts w:eastAsia="Times New Roman" w:cs="Times New Roman"/>
          <w:color w:val="000000"/>
        </w:rPr>
        <w:t xml:space="preserve">has been seen with TRF of HFD. This suggests that induction of fasting-refeeding cycles lowers the propensity for fat storage in the liver. This is corroborated by increased levels of inhibited lipogenic enzymes in TRF animals’ livers, such as p-ACC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Sherman et al., 2012)</w:t>
      </w:r>
      <w:r w:rsidR="00430B27">
        <w:rPr>
          <w:rFonts w:eastAsia="Times New Roman" w:cs="Times New Roman"/>
          <w:color w:val="000000"/>
        </w:rPr>
        <w:fldChar w:fldCharType="end"/>
      </w:r>
      <w:r w:rsidR="00430B27">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sidR="00430B27">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30B27">
        <w:rPr>
          <w:rFonts w:eastAsia="Times New Roman" w:cs="Times New Roman"/>
          <w:color w:val="000000"/>
        </w:rPr>
        <w:fldChar w:fldCharType="separate"/>
      </w:r>
      <w:r w:rsidR="008875E7" w:rsidRPr="008875E7">
        <w:rPr>
          <w:rFonts w:cs="Times New Roman"/>
          <w:color w:val="000000"/>
        </w:rPr>
        <w:t>(Upadhyay et al., 2019)</w:t>
      </w:r>
      <w:r w:rsidR="00430B27">
        <w:rPr>
          <w:rFonts w:eastAsia="Times New Roman" w:cs="Times New Roman"/>
          <w:color w:val="000000"/>
        </w:rPr>
        <w:fldChar w:fldCharType="end"/>
      </w:r>
      <w:r w:rsidR="00430B27">
        <w:rPr>
          <w:rFonts w:eastAsia="Times New Roman" w:cs="Times New Roman"/>
          <w:color w:val="000000"/>
        </w:rPr>
        <w:t xml:space="preserve">. </w:t>
      </w:r>
      <w:r w:rsidR="000A3865">
        <w:rPr>
          <w:rFonts w:eastAsia="Times New Roman" w:cs="Times New Roman"/>
          <w:color w:val="000000"/>
        </w:rPr>
        <w:t xml:space="preserve">Furthermore, TRF has been shown to reduce NAFLD score while on a high fat diet, even with a short treatment period of 4 weeks. </w:t>
      </w:r>
      <w:r w:rsidR="00430B27">
        <w:rPr>
          <w:rFonts w:eastAsia="Times New Roman" w:cs="Times New Roman"/>
          <w:color w:val="000000"/>
        </w:rPr>
        <w:t xml:space="preserve">Because TRF consistently reduces liver triglycerides and has even been found to do so with gestational TRF, </w:t>
      </w:r>
      <w:r w:rsidR="00430B27" w:rsidRPr="00B139E0">
        <w:rPr>
          <w:rFonts w:eastAsia="Times New Roman" w:cs="Times New Roman"/>
          <w:i/>
          <w:color w:val="000000"/>
        </w:rPr>
        <w:t>I expect that liver tr</w:t>
      </w:r>
      <w:r w:rsidR="009D764F" w:rsidRPr="00B139E0">
        <w:rPr>
          <w:rFonts w:eastAsia="Times New Roman" w:cs="Times New Roman"/>
          <w:i/>
          <w:color w:val="000000"/>
        </w:rPr>
        <w:t>i</w:t>
      </w:r>
      <w:r w:rsidR="00430B27" w:rsidRPr="00B139E0">
        <w:rPr>
          <w:rFonts w:eastAsia="Times New Roman" w:cs="Times New Roman"/>
          <w:i/>
          <w:color w:val="000000"/>
        </w:rPr>
        <w:t>glyceride content will be reduced in offspring whose mothers were eTRF during gestation</w:t>
      </w:r>
      <w:r w:rsidR="00FE177A">
        <w:rPr>
          <w:rFonts w:eastAsia="Times New Roman" w:cs="Times New Roman"/>
          <w:i/>
          <w:color w:val="000000"/>
        </w:rPr>
        <w:t xml:space="preserve"> even after challenge with high fat diet</w:t>
      </w:r>
      <w:r w:rsidR="00430B27" w:rsidRPr="00B139E0">
        <w:rPr>
          <w:rFonts w:eastAsia="Times New Roman" w:cs="Times New Roman"/>
          <w:i/>
          <w:color w:val="000000"/>
        </w:rPr>
        <w:t>.</w:t>
      </w:r>
      <w:r w:rsidR="00430B27" w:rsidRPr="00B139E0">
        <w:rPr>
          <w:rFonts w:eastAsia="Times New Roman" w:cs="Times New Roman"/>
          <w:i/>
          <w:color w:val="000000"/>
        </w:rPr>
        <w:br/>
      </w:r>
    </w:p>
    <w:p w14:paraId="6C5FAEE0" w14:textId="3B9BBFD2" w:rsidR="002853CD" w:rsidRDefault="004471A4" w:rsidP="00542418">
      <w:pPr>
        <w:pStyle w:val="Heading3"/>
        <w:rPr>
          <w:rFonts w:eastAsia="Times New Roman"/>
        </w:rPr>
      </w:pPr>
      <w:r>
        <w:rPr>
          <w:rFonts w:eastAsia="Times New Roman"/>
        </w:rPr>
        <w:lastRenderedPageBreak/>
        <w:t xml:space="preserve">Serum </w:t>
      </w:r>
      <w:r w:rsidR="002853CD" w:rsidRPr="00B408CF">
        <w:rPr>
          <w:rFonts w:eastAsia="Times New Roman"/>
        </w:rPr>
        <w:t>Triglyceride</w:t>
      </w:r>
      <w:r w:rsidR="00E82946">
        <w:rPr>
          <w:rFonts w:eastAsia="Times New Roman"/>
        </w:rPr>
        <w:t>s</w:t>
      </w:r>
    </w:p>
    <w:p w14:paraId="06DE9E9F" w14:textId="34FD34D0" w:rsidR="00FE177A" w:rsidRPr="00FE177A" w:rsidRDefault="00FE177A" w:rsidP="002853CD">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008875E7" w:rsidRPr="008875E7">
        <w:rPr>
          <w:rFonts w:cs="Times New Roman"/>
          <w:color w:val="000000"/>
        </w:rPr>
        <w:t>(Chaix et al., 2019; Sherman et al., 2012)</w:t>
      </w:r>
      <w:r>
        <w:rPr>
          <w:rFonts w:eastAsia="Times New Roman" w:cs="Times New Roman"/>
          <w:color w:val="000000"/>
        </w:rPr>
        <w:fldChar w:fldCharType="end"/>
      </w:r>
      <w:r>
        <w:rPr>
          <w:rFonts w:eastAsia="Times New Roman" w:cs="Times New Roman"/>
          <w:color w:val="000000"/>
        </w:rPr>
        <w:t xml:space="preserve">. </w:t>
      </w:r>
      <w:r w:rsidR="000A3865">
        <w:rPr>
          <w:rFonts w:eastAsia="Times New Roman" w:cs="Times New Roman"/>
          <w:color w:val="000000"/>
        </w:rPr>
        <w:t xml:space="preserve">Because the </w:t>
      </w:r>
      <w:r w:rsidR="004471A4">
        <w:rPr>
          <w:rFonts w:eastAsia="Times New Roman" w:cs="Times New Roman"/>
          <w:color w:val="000000"/>
        </w:rPr>
        <w:t>literature</w:t>
      </w:r>
      <w:r w:rsidR="000A3865">
        <w:rPr>
          <w:rFonts w:eastAsia="Times New Roman" w:cs="Times New Roman"/>
          <w:color w:val="000000"/>
        </w:rPr>
        <w:t xml:space="preserve"> is very consistent in the effect of TRF on triglyceride content, </w:t>
      </w:r>
      <w:r w:rsidR="000A3865" w:rsidRPr="000A3865">
        <w:rPr>
          <w:rFonts w:eastAsia="Times New Roman" w:cs="Times New Roman"/>
          <w:i/>
          <w:color w:val="000000"/>
        </w:rPr>
        <w:t xml:space="preserve">I expect that </w:t>
      </w:r>
      <w:r w:rsidR="004471A4" w:rsidRPr="000A3865">
        <w:rPr>
          <w:rFonts w:eastAsia="Times New Roman" w:cs="Times New Roman"/>
          <w:i/>
          <w:color w:val="000000"/>
        </w:rPr>
        <w:t>offspring</w:t>
      </w:r>
      <w:r w:rsidR="000A3865" w:rsidRPr="000A3865">
        <w:rPr>
          <w:rFonts w:eastAsia="Times New Roman" w:cs="Times New Roman"/>
          <w:i/>
          <w:color w:val="000000"/>
        </w:rPr>
        <w:t xml:space="preserve"> of eTRF dams will have lower circulating triglyceride levels than pups of AL dams</w:t>
      </w:r>
      <w:r w:rsidR="000A3865">
        <w:rPr>
          <w:rFonts w:eastAsia="Times New Roman" w:cs="Times New Roman"/>
          <w:color w:val="000000"/>
        </w:rPr>
        <w:t xml:space="preserve">. </w:t>
      </w:r>
      <w:r>
        <w:rPr>
          <w:rFonts w:eastAsia="Times New Roman" w:cs="Times New Roman"/>
          <w:color w:val="000000"/>
        </w:rPr>
        <w:t xml:space="preserve">For this reason, I will collect serum from offspring after high fat diet treatment and </w:t>
      </w:r>
      <w:r w:rsidR="000A3865">
        <w:rPr>
          <w:rFonts w:eastAsia="Times New Roman" w:cs="Times New Roman"/>
          <w:color w:val="000000"/>
        </w:rPr>
        <w:t>assess the triglyceride content.</w:t>
      </w:r>
    </w:p>
    <w:p w14:paraId="2B940D90" w14:textId="77777777" w:rsidR="004471A4" w:rsidRDefault="004471A4" w:rsidP="002853CD">
      <w:pPr>
        <w:pStyle w:val="ListParagraph"/>
        <w:ind w:left="0"/>
        <w:rPr>
          <w:rFonts w:eastAsia="Times New Roman" w:cs="Times New Roman"/>
          <w:color w:val="000000"/>
          <w:u w:val="single"/>
        </w:rPr>
      </w:pPr>
    </w:p>
    <w:p w14:paraId="7040750F" w14:textId="744F91AA" w:rsidR="002853CD" w:rsidRDefault="00746A1E" w:rsidP="00542418">
      <w:pPr>
        <w:pStyle w:val="Heading3"/>
        <w:rPr>
          <w:rFonts w:eastAsia="Times New Roman"/>
        </w:rPr>
      </w:pPr>
      <w:r>
        <w:rPr>
          <w:rFonts w:eastAsia="Times New Roman"/>
        </w:rPr>
        <w:t>Glycemic health</w:t>
      </w:r>
    </w:p>
    <w:p w14:paraId="4609F70F" w14:textId="67B8D8CC" w:rsidR="00BB35BE" w:rsidRPr="00746A1E" w:rsidRDefault="00BB35BE" w:rsidP="00BB35BE">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sidR="008875E7">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8875E7"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sidR="008875E7">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8875E7"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and </w:t>
      </w:r>
      <w:r w:rsidR="00382DA2">
        <w:rPr>
          <w:rFonts w:eastAsia="Times New Roman" w:cs="Times New Roman"/>
          <w:color w:val="000000"/>
        </w:rPr>
        <w:t>a slight improvement in glucose tolerance</w:t>
      </w:r>
      <w:r w:rsidR="00382DA2">
        <w:rPr>
          <w:rFonts w:eastAsia="Times New Roman" w:cs="Times New Roman"/>
          <w:color w:val="000000"/>
        </w:rPr>
        <w:fldChar w:fldCharType="begin"/>
      </w:r>
      <w:r w:rsidR="008875E7">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82DA2">
        <w:rPr>
          <w:rFonts w:eastAsia="Times New Roman" w:cs="Times New Roman"/>
          <w:color w:val="000000"/>
        </w:rPr>
        <w:fldChar w:fldCharType="separate"/>
      </w:r>
      <w:r w:rsidR="008875E7" w:rsidRPr="008875E7">
        <w:rPr>
          <w:rFonts w:cs="Times New Roman"/>
          <w:color w:val="000000"/>
        </w:rPr>
        <w:t>(Chaix et al., 2019; Woodie et al., 2018)</w:t>
      </w:r>
      <w:r w:rsidR="00382DA2">
        <w:rPr>
          <w:rFonts w:eastAsia="Times New Roman" w:cs="Times New Roman"/>
          <w:color w:val="000000"/>
        </w:rPr>
        <w:fldChar w:fldCharType="end"/>
      </w:r>
      <w:r w:rsidR="00382DA2">
        <w:rPr>
          <w:rFonts w:eastAsia="Times New Roman" w:cs="Times New Roman"/>
          <w:color w:val="000000"/>
        </w:rPr>
        <w:t xml:space="preserve">. Based on the literature, </w:t>
      </w:r>
      <w:r w:rsidR="00382DA2" w:rsidRPr="00382DA2">
        <w:rPr>
          <w:rFonts w:eastAsia="Times New Roman" w:cs="Times New Roman"/>
          <w:i/>
          <w:color w:val="000000"/>
        </w:rPr>
        <w:t>I hypothesize that offspring of eTRF dams will be more insulin sensitive than AL counterparts after high fat diet treatment.</w:t>
      </w:r>
      <w:r w:rsidR="00382DA2">
        <w:rPr>
          <w:rFonts w:eastAsia="Times New Roman" w:cs="Times New Roman"/>
          <w:i/>
          <w:color w:val="000000"/>
        </w:rPr>
        <w:t xml:space="preserve"> </w:t>
      </w:r>
      <w:r w:rsidR="00870ACA">
        <w:rPr>
          <w:rFonts w:eastAsia="Times New Roman" w:cs="Times New Roman"/>
          <w:color w:val="000000"/>
        </w:rPr>
        <w:t xml:space="preserve">To test this hypothesis, we will conduct both insulin and glucose tolerance tests after 10 weeks of high fat diet feeding. </w:t>
      </w:r>
    </w:p>
    <w:p w14:paraId="4258A2EF" w14:textId="6DF0FC81" w:rsidR="007D5E3A" w:rsidRDefault="007D5E3A" w:rsidP="00942580">
      <w:pPr>
        <w:rPr>
          <w:rFonts w:eastAsia="Times New Roman" w:cs="Times New Roman"/>
          <w:color w:val="000000"/>
        </w:rPr>
      </w:pPr>
    </w:p>
    <w:p w14:paraId="422DE61A" w14:textId="573CD2FC" w:rsidR="00942580" w:rsidRDefault="00942580" w:rsidP="00542418">
      <w:pPr>
        <w:pStyle w:val="Heading2"/>
        <w:rPr>
          <w:rFonts w:eastAsia="Times New Roman"/>
        </w:rPr>
      </w:pPr>
      <w:r w:rsidRPr="00EC6BCB">
        <w:rPr>
          <w:rFonts w:eastAsia="Times New Roman"/>
        </w:rPr>
        <w:t xml:space="preserve">Specific aim 2.5 Mechanisms driving </w:t>
      </w:r>
      <w:r w:rsidR="004471A4">
        <w:rPr>
          <w:rFonts w:eastAsia="Times New Roman"/>
        </w:rPr>
        <w:t>differences in offspring metabolic health</w:t>
      </w:r>
    </w:p>
    <w:p w14:paraId="018E35B5" w14:textId="77777777" w:rsidR="004471A4" w:rsidRPr="00EC6BCB" w:rsidRDefault="004471A4" w:rsidP="00942580">
      <w:pPr>
        <w:rPr>
          <w:rFonts w:eastAsia="Times New Roman" w:cs="Times New Roman"/>
          <w:b/>
          <w:color w:val="000000"/>
        </w:rPr>
      </w:pPr>
    </w:p>
    <w:p w14:paraId="55931C28" w14:textId="47AF2397" w:rsidR="00436EA8" w:rsidRDefault="00436EA8" w:rsidP="004765A3">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w:t>
      </w:r>
      <w:r w:rsidR="00965FD0">
        <w:rPr>
          <w:rFonts w:eastAsia="Times New Roman" w:cs="Times New Roman"/>
          <w:color w:val="000000"/>
        </w:rPr>
        <w:t xml:space="preserve">This could affect the development of </w:t>
      </w:r>
      <w:r w:rsidR="006E10EB">
        <w:rPr>
          <w:rFonts w:eastAsia="Times New Roman" w:cs="Times New Roman"/>
          <w:color w:val="000000"/>
        </w:rPr>
        <w:t xml:space="preserve">metabolically active tissues </w:t>
      </w:r>
      <w:r w:rsidR="006E10EB" w:rsidRPr="006E10EB">
        <w:rPr>
          <w:rFonts w:eastAsia="Times New Roman" w:cs="Times New Roman"/>
          <w:i/>
          <w:color w:val="000000"/>
        </w:rPr>
        <w:t>in utero</w:t>
      </w:r>
      <w:r w:rsidR="006E10EB">
        <w:rPr>
          <w:rFonts w:eastAsia="Times New Roman" w:cs="Times New Roman"/>
          <w:color w:val="000000"/>
        </w:rPr>
        <w:t>; such as the liver, pancreas, or muscle tissues.</w:t>
      </w:r>
    </w:p>
    <w:p w14:paraId="24F53299" w14:textId="77777777" w:rsidR="004471A4" w:rsidRPr="00436EA8" w:rsidRDefault="004471A4" w:rsidP="004765A3">
      <w:pPr>
        <w:ind w:firstLine="360"/>
        <w:rPr>
          <w:rFonts w:eastAsia="Times New Roman" w:cs="Times New Roman"/>
          <w:color w:val="000000"/>
        </w:rPr>
      </w:pPr>
    </w:p>
    <w:p w14:paraId="1519D002" w14:textId="4AB2478C" w:rsidR="004471A4" w:rsidRDefault="00217BF6" w:rsidP="004765A3">
      <w:pPr>
        <w:rPr>
          <w:rFonts w:eastAsia="Times New Roman" w:cs="Times New Roman"/>
          <w:color w:val="000000"/>
        </w:rPr>
      </w:pPr>
      <w:r w:rsidRPr="00EC6BCB">
        <w:rPr>
          <w:rFonts w:eastAsia="Times New Roman" w:cs="Times New Roman"/>
          <w:color w:val="000000"/>
        </w:rPr>
        <w:t xml:space="preserve">One mechanism that has not been studied in TRF of pregnancy is the epigenetic changes associated with this feeding paradigm. </w:t>
      </w:r>
      <w:r w:rsidR="00BE4032" w:rsidRPr="00EC6BCB">
        <w:rPr>
          <w:rFonts w:eastAsia="Times New Roman" w:cs="Times New Roman"/>
          <w:color w:val="000000"/>
        </w:rPr>
        <w:t>Studies that use models of IUGR by way of protein restriction have found differences in methylation in promotor regions of nutrient metabolism-related genes like PPAR and glucocorticoid receptor</w:t>
      </w:r>
      <w:r w:rsidR="00BE4032" w:rsidRPr="00EC6BCB">
        <w:rPr>
          <w:rFonts w:eastAsia="Times New Roman" w:cs="Times New Roman"/>
          <w:color w:val="000000"/>
        </w:rPr>
        <w:fldChar w:fldCharType="begin"/>
      </w:r>
      <w:r w:rsidR="008875E7">
        <w:rPr>
          <w:rFonts w:eastAsia="Times New Roman" w:cs="Times New Roman"/>
          <w:color w:val="000000"/>
        </w:rPr>
        <w:instrText xml:space="preserve"> ADDIN ZOTERO_ITEM CSL_CITATION {"citationID":"ac06g689gq","properties":{"formattedCitation":"(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00BE4032" w:rsidRPr="00EC6BCB">
        <w:rPr>
          <w:rFonts w:eastAsia="Times New Roman" w:cs="Times New Roman"/>
          <w:color w:val="000000"/>
        </w:rPr>
        <w:fldChar w:fldCharType="separate"/>
      </w:r>
      <w:r w:rsidR="008875E7" w:rsidRPr="008875E7">
        <w:rPr>
          <w:rFonts w:cs="Times New Roman"/>
          <w:color w:val="000000"/>
        </w:rPr>
        <w:t>(Lillycrop, Phillips, Jackson, Hanson, &amp; Burdge, 2005)</w:t>
      </w:r>
      <w:r w:rsidR="00BE4032" w:rsidRPr="00EC6BCB">
        <w:rPr>
          <w:rFonts w:eastAsia="Times New Roman" w:cs="Times New Roman"/>
          <w:color w:val="000000"/>
        </w:rPr>
        <w:fldChar w:fldCharType="end"/>
      </w:r>
      <w:r w:rsidR="00BE4032" w:rsidRPr="00EC6BCB">
        <w:rPr>
          <w:rFonts w:eastAsia="Times New Roman" w:cs="Times New Roman"/>
          <w:color w:val="000000"/>
        </w:rPr>
        <w:t>. Salazar and colleagues also</w:t>
      </w:r>
      <w:r w:rsidR="005F1B4B" w:rsidRPr="00EC6BCB">
        <w:rPr>
          <w:rFonts w:eastAsia="Times New Roman" w:cs="Times New Roman"/>
          <w:color w:val="000000"/>
        </w:rPr>
        <w:t xml:space="preserve"> </w:t>
      </w:r>
      <w:r w:rsidRPr="00EC6BCB">
        <w:rPr>
          <w:rFonts w:eastAsia="Times New Roman" w:cs="Times New Roman"/>
          <w:color w:val="000000"/>
        </w:rPr>
        <w:t xml:space="preserve">found that circadian disruption of the mother during gestation was </w:t>
      </w:r>
      <w:r w:rsidR="005F1B4B" w:rsidRPr="00EC6BCB">
        <w:rPr>
          <w:rFonts w:eastAsia="Times New Roman" w:cs="Times New Roman"/>
          <w:color w:val="000000"/>
        </w:rPr>
        <w:t xml:space="preserve">sufficient to initiate </w:t>
      </w:r>
      <w:r w:rsidR="00145C8A" w:rsidRPr="00EC6BCB">
        <w:rPr>
          <w:rFonts w:eastAsia="Times New Roman" w:cs="Times New Roman"/>
          <w:color w:val="000000"/>
        </w:rPr>
        <w:t>changes in the adrenals and corticosterone secretion</w:t>
      </w:r>
      <w:r w:rsidRPr="00EC6BCB">
        <w:rPr>
          <w:rFonts w:eastAsia="Times New Roman" w:cs="Times New Roman"/>
          <w:color w:val="000000"/>
        </w:rPr>
        <w:t xml:space="preserve"> of offspring</w:t>
      </w:r>
      <w:r w:rsidR="007E5488" w:rsidRPr="00EC6BCB">
        <w:rPr>
          <w:rFonts w:eastAsia="Times New Roman" w:cs="Times New Roman"/>
          <w:color w:val="000000"/>
        </w:rPr>
        <w:t xml:space="preserve"> </w:t>
      </w:r>
      <w:r w:rsidR="007E5488" w:rsidRPr="00EC6BCB">
        <w:rPr>
          <w:rFonts w:eastAsia="Times New Roman" w:cs="Times New Roman"/>
          <w:color w:val="000000"/>
        </w:rPr>
        <w:fldChar w:fldCharType="begin"/>
      </w:r>
      <w:r w:rsidR="008875E7">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8875E7">
        <w:rPr>
          <w:rFonts w:ascii="Cambria Math" w:eastAsia="Times New Roman" w:hAnsi="Cambria Math" w:cs="Cambria Math"/>
          <w:color w:val="000000"/>
        </w:rPr>
        <w:instrText>‐</w:instrText>
      </w:r>
      <w:r w:rsidR="008875E7">
        <w:rPr>
          <w:rFonts w:eastAsia="Times New Roman" w:cs="Times New Roman"/>
          <w:color w:val="000000"/>
        </w:rPr>
        <w:instrText>Ferre","given":"M."},{"family":"Torres</w:instrText>
      </w:r>
      <w:r w:rsidR="008875E7">
        <w:rPr>
          <w:rFonts w:ascii="Cambria Math" w:eastAsia="Times New Roman" w:hAnsi="Cambria Math" w:cs="Cambria Math"/>
          <w:color w:val="000000"/>
        </w:rPr>
        <w:instrText>‐</w:instrText>
      </w:r>
      <w:r w:rsidR="008875E7">
        <w:rPr>
          <w:rFonts w:eastAsia="Times New Roman" w:cs="Times New Roman"/>
          <w:color w:val="000000"/>
        </w:rPr>
        <w:instrText xml:space="preserve">Farfan","given":"C."}],"issued":{"date-parts":[["2018"]]}}}],"schema":"https://github.com/citation-style-language/schema/raw/master/csl-citation.json"} </w:instrText>
      </w:r>
      <w:r w:rsidR="007E5488" w:rsidRPr="00EC6BCB">
        <w:rPr>
          <w:rFonts w:eastAsia="Times New Roman" w:cs="Times New Roman"/>
          <w:color w:val="000000"/>
        </w:rPr>
        <w:fldChar w:fldCharType="separate"/>
      </w:r>
      <w:r w:rsidR="008875E7" w:rsidRPr="008875E7">
        <w:rPr>
          <w:rFonts w:cs="Times New Roman"/>
          <w:color w:val="000000"/>
        </w:rPr>
        <w:t>(Salazar et al., 2018)</w:t>
      </w:r>
      <w:r w:rsidR="007E5488" w:rsidRPr="00EC6BCB">
        <w:rPr>
          <w:rFonts w:eastAsia="Times New Roman" w:cs="Times New Roman"/>
          <w:color w:val="000000"/>
        </w:rPr>
        <w:fldChar w:fldCharType="end"/>
      </w:r>
      <w:r w:rsidR="007E5488" w:rsidRPr="00EC6BCB">
        <w:rPr>
          <w:rFonts w:eastAsia="Times New Roman" w:cs="Times New Roman"/>
          <w:color w:val="000000"/>
        </w:rPr>
        <w:t>. A similar exposure, gestational eTRF c</w:t>
      </w:r>
      <w:r w:rsidR="00145C8A" w:rsidRPr="00EC6BCB">
        <w:rPr>
          <w:rFonts w:eastAsia="Times New Roman" w:cs="Times New Roman"/>
          <w:color w:val="000000"/>
        </w:rPr>
        <w:t>ould be enough to entrain molecular pathways that are stress-responsive</w:t>
      </w:r>
      <w:r w:rsidR="00FA0FA7" w:rsidRPr="00EC6BCB">
        <w:rPr>
          <w:rFonts w:eastAsia="Times New Roman" w:cs="Times New Roman"/>
          <w:color w:val="000000"/>
        </w:rPr>
        <w:t xml:space="preserve">, like nutrient signaling and amino acid biosynthesis </w:t>
      </w:r>
      <w:r w:rsidR="00FA0FA7" w:rsidRPr="00EC6BCB">
        <w:rPr>
          <w:rFonts w:eastAsia="Times New Roman" w:cs="Times New Roman"/>
          <w:color w:val="000000"/>
        </w:rPr>
        <w:fldChar w:fldCharType="begin"/>
      </w:r>
      <w:r w:rsidR="003814BD"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Ferre","given":"M."},{"family":"Torres</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 xml:space="preserve">Farfan","given":"C."}],"issued":{"date-parts":[["2018"]]}}}],"schema":"https://github.com/citation-style-language/schema/raw/master/csl-citation.json"} </w:instrText>
      </w:r>
      <w:r w:rsidR="00FA0FA7" w:rsidRPr="00EC6BCB">
        <w:rPr>
          <w:rFonts w:eastAsia="Times New Roman" w:cs="Times New Roman"/>
          <w:color w:val="000000"/>
        </w:rPr>
        <w:fldChar w:fldCharType="separate"/>
      </w:r>
      <w:r w:rsidR="003814BD" w:rsidRPr="00EC6BCB">
        <w:rPr>
          <w:rFonts w:cs="Times New Roman"/>
          <w:color w:val="000000"/>
        </w:rPr>
        <w:t>(Salazar et al., 2018)</w:t>
      </w:r>
      <w:r w:rsidR="00FA0FA7" w:rsidRPr="00EC6BCB">
        <w:rPr>
          <w:rFonts w:eastAsia="Times New Roman" w:cs="Times New Roman"/>
          <w:color w:val="000000"/>
        </w:rPr>
        <w:fldChar w:fldCharType="end"/>
      </w:r>
      <w:r w:rsidR="00145C8A" w:rsidRPr="00EC6BCB">
        <w:rPr>
          <w:rFonts w:eastAsia="Times New Roman" w:cs="Times New Roman"/>
          <w:color w:val="000000"/>
        </w:rPr>
        <w:t>.</w:t>
      </w:r>
      <w:r w:rsidR="00C32BCE" w:rsidRPr="00EC6BCB">
        <w:rPr>
          <w:rFonts w:eastAsia="Times New Roman" w:cs="Times New Roman"/>
          <w:color w:val="000000"/>
        </w:rPr>
        <w:t xml:space="preserve"> </w:t>
      </w:r>
    </w:p>
    <w:p w14:paraId="2DE0FE35" w14:textId="77777777" w:rsidR="004471A4" w:rsidRDefault="004471A4" w:rsidP="004471A4">
      <w:pPr>
        <w:ind w:firstLine="360"/>
        <w:rPr>
          <w:rFonts w:eastAsia="Times New Roman" w:cs="Times New Roman"/>
          <w:color w:val="000000"/>
        </w:rPr>
      </w:pPr>
    </w:p>
    <w:p w14:paraId="5FCA18CC" w14:textId="42A20562" w:rsidR="00EC6BCB" w:rsidRPr="000878D3" w:rsidRDefault="004471A4" w:rsidP="004765A3">
      <w:pPr>
        <w:rPr>
          <w:rFonts w:eastAsia="Times New Roman" w:cs="Times New Roman"/>
          <w:color w:val="000000"/>
        </w:rPr>
      </w:pPr>
      <w:r>
        <w:rPr>
          <w:rFonts w:eastAsia="Times New Roman" w:cs="Times New Roman"/>
          <w:color w:val="000000"/>
        </w:rPr>
        <w:t xml:space="preserve">Our </w:t>
      </w:r>
      <w:r w:rsidR="00EC6BCB"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w:t>
      </w:r>
      <w:r w:rsidR="00EC6BCB" w:rsidRPr="00EC6BCB">
        <w:rPr>
          <w:rFonts w:eastAsia="Times New Roman" w:cs="Times New Roman"/>
          <w:color w:val="000000"/>
        </w:rPr>
        <w:t>there is sex-specific development of increased fat mass, insulin sensitivity and glucose intolerance in males</w:t>
      </w:r>
      <w:r>
        <w:rPr>
          <w:rFonts w:eastAsia="Times New Roman" w:cs="Times New Roman"/>
          <w:color w:val="000000"/>
        </w:rPr>
        <w:t xml:space="preserve"> (Figure XX).  Based on a lack of insulin resistance,</w:t>
      </w:r>
      <w:r w:rsidR="00EC6BCB" w:rsidRPr="00EC6BCB">
        <w:rPr>
          <w:rFonts w:eastAsia="Times New Roman" w:cs="Times New Roman"/>
          <w:color w:val="000000"/>
        </w:rPr>
        <w:t xml:space="preserve"> </w:t>
      </w:r>
      <w:r w:rsidR="00EC6BCB" w:rsidRPr="004765A3">
        <w:rPr>
          <w:rFonts w:eastAsia="Times New Roman" w:cs="Times New Roman"/>
          <w:i/>
          <w:color w:val="000000"/>
        </w:rPr>
        <w:t xml:space="preserve">I predict that </w:t>
      </w:r>
      <w:r w:rsidRPr="004765A3">
        <w:rPr>
          <w:rFonts w:eastAsia="Times New Roman" w:cs="Times New Roman"/>
          <w:i/>
          <w:color w:val="000000"/>
        </w:rPr>
        <w:t>glucose intolerance will</w:t>
      </w:r>
      <w:r w:rsidR="00EC6BCB" w:rsidRPr="004765A3">
        <w:rPr>
          <w:rFonts w:eastAsia="Times New Roman" w:cs="Times New Roman"/>
          <w:i/>
          <w:color w:val="000000"/>
        </w:rPr>
        <w:t xml:space="preserve"> be traced back to the pancreas. </w:t>
      </w:r>
      <w:r w:rsidR="00EC6BCB" w:rsidRPr="00EC6BCB">
        <w:rPr>
          <w:rFonts w:eastAsia="Times New Roman" w:cs="Times New Roman"/>
          <w:color w:val="000000"/>
        </w:rPr>
        <w:t>To test this</w:t>
      </w:r>
      <w:r>
        <w:rPr>
          <w:rFonts w:eastAsia="Times New Roman" w:cs="Times New Roman"/>
          <w:color w:val="000000"/>
        </w:rPr>
        <w:t>,</w:t>
      </w:r>
      <w:r w:rsidR="00EC6BCB" w:rsidRPr="00EC6BCB">
        <w:rPr>
          <w:rFonts w:eastAsia="Times New Roman" w:cs="Times New Roman"/>
          <w:color w:val="000000"/>
        </w:rPr>
        <w:t xml:space="preserve"> </w:t>
      </w:r>
      <w:r w:rsidR="00EC6BCB">
        <w:rPr>
          <w:rFonts w:eastAsia="Times New Roman" w:cs="Times New Roman"/>
          <w:color w:val="000000"/>
        </w:rPr>
        <w:t>we will conduct a glucose-stimulated insulin secretion</w:t>
      </w:r>
      <w:r w:rsidR="000878D3">
        <w:rPr>
          <w:rFonts w:eastAsia="Times New Roman" w:cs="Times New Roman"/>
          <w:color w:val="000000"/>
        </w:rPr>
        <w:t xml:space="preserve"> (GSIS)</w:t>
      </w:r>
      <w:r w:rsidR="00EC6BCB">
        <w:rPr>
          <w:rFonts w:eastAsia="Times New Roman" w:cs="Times New Roman"/>
          <w:color w:val="000000"/>
        </w:rPr>
        <w:t xml:space="preserve"> test </w:t>
      </w:r>
      <w:r w:rsidR="00EC6BCB" w:rsidRPr="00EC6BCB">
        <w:rPr>
          <w:rFonts w:eastAsia="Times New Roman" w:cs="Times New Roman"/>
          <w:i/>
          <w:color w:val="000000"/>
        </w:rPr>
        <w:t>in vivo</w:t>
      </w:r>
      <w:r w:rsidR="00EC6BCB">
        <w:rPr>
          <w:rFonts w:eastAsia="Times New Roman" w:cs="Times New Roman"/>
          <w:i/>
          <w:color w:val="000000"/>
        </w:rPr>
        <w:t xml:space="preserve">. </w:t>
      </w:r>
      <w:r w:rsidR="000878D3">
        <w:rPr>
          <w:rFonts w:eastAsia="Times New Roman" w:cs="Times New Roman"/>
          <w:color w:val="000000"/>
        </w:rPr>
        <w:t xml:space="preserve">If GSIS is consistent and demonstrates glucose intolerance, then collection and culture of the pancreas will be done and GSIS will be repeated </w:t>
      </w:r>
      <w:r w:rsidR="000878D3"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in collaboration with Dr. Brigid Gregg’s laboratory</w:t>
      </w:r>
      <w:r w:rsidR="000878D3">
        <w:rPr>
          <w:rFonts w:eastAsia="Times New Roman" w:cs="Times New Roman"/>
          <w:color w:val="000000"/>
        </w:rPr>
        <w:t>.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w:t>
      </w:r>
      <w:r>
        <w:rPr>
          <w:rFonts w:eastAsia="Times New Roman" w:cs="Times New Roman"/>
          <w:color w:val="000000"/>
        </w:rPr>
        <w:t>, potentially a hormonal mediator</w:t>
      </w:r>
      <w:r w:rsidR="000878D3">
        <w:rPr>
          <w:rFonts w:eastAsia="Times New Roman" w:cs="Times New Roman"/>
          <w:color w:val="000000"/>
        </w:rPr>
        <w:t xml:space="preserve">. </w:t>
      </w:r>
    </w:p>
    <w:p w14:paraId="453354D8" w14:textId="1D615E76" w:rsidR="00961D7E" w:rsidRPr="00942580" w:rsidRDefault="00D77B80" w:rsidP="00942580">
      <w:pPr>
        <w:rPr>
          <w:rFonts w:eastAsia="Times New Roman" w:cs="Times New Roman"/>
          <w:color w:val="000000"/>
        </w:rPr>
      </w:pPr>
      <w:r>
        <w:rPr>
          <w:noProof/>
        </w:rPr>
        <w:lastRenderedPageBreak/>
        <mc:AlternateContent>
          <mc:Choice Requires="wps">
            <w:drawing>
              <wp:anchor distT="0" distB="0" distL="114300" distR="114300" simplePos="0" relativeHeight="251660288" behindDoc="1" locked="0" layoutInCell="1" allowOverlap="1" wp14:anchorId="03653FFA" wp14:editId="5611F14A">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77C2091" w14:textId="28DF8A24" w:rsidR="00FE177A" w:rsidRDefault="00D77B80" w:rsidP="000878D3">
                            <w:pPr>
                              <w:jc w:val="center"/>
                            </w:pPr>
                            <w:r>
                              <w:t xml:space="preserve">Figure 2: </w:t>
                            </w:r>
                            <w:r w:rsidR="00FE177A">
                              <w:t>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53FFA" id="Text Box 3" o:spid="_x0000_s1027" type="#_x0000_t202" style="position:absolute;margin-left:13.5pt;margin-top:15.65pt;width:489pt;height:17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" fillcolor="white [3201]" stroked="f" strokeweight=".5pt">
                <v:textbo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77C2091" w14:textId="28DF8A24" w:rsidR="00FE177A" w:rsidRDefault="00D77B80" w:rsidP="000878D3">
                      <w:pPr>
                        <w:jc w:val="center"/>
                      </w:pPr>
                      <w:r>
                        <w:t xml:space="preserve">Figure 2: </w:t>
                      </w:r>
                      <w:r w:rsidR="00FE177A">
                        <w:t>The figure depicts HFD ITT and GTT values in male and female offspring</w:t>
                      </w:r>
                    </w:p>
                  </w:txbxContent>
                </v:textbox>
                <w10:wrap type="tight"/>
              </v:shape>
            </w:pict>
          </mc:Fallback>
        </mc:AlternateContent>
      </w:r>
    </w:p>
    <w:p w14:paraId="5E6D2593" w14:textId="217840F9" w:rsidR="00A80DD0" w:rsidRDefault="00A80DD0" w:rsidP="00A80DD0">
      <w:pPr>
        <w:rPr>
          <w:rFonts w:eastAsia="Times New Roman" w:cs="Times New Roman"/>
          <w:color w:val="000000"/>
        </w:rPr>
      </w:pPr>
    </w:p>
    <w:p w14:paraId="2A0ACC05" w14:textId="33326DAF" w:rsidR="00A80DD0" w:rsidRPr="009910C5" w:rsidRDefault="00A80DD0" w:rsidP="00542418">
      <w:pPr>
        <w:pStyle w:val="Heading2"/>
        <w:rPr>
          <w:rFonts w:eastAsia="Times New Roman"/>
        </w:rPr>
      </w:pPr>
      <w:r w:rsidRPr="009910C5">
        <w:rPr>
          <w:rFonts w:eastAsia="Times New Roman"/>
        </w:rPr>
        <w:t>Potential pitfalls and alternative approaches</w:t>
      </w:r>
    </w:p>
    <w:p w14:paraId="7C6756E8" w14:textId="51EA5686" w:rsidR="00542418" w:rsidRDefault="00542418" w:rsidP="00542418">
      <w:pPr>
        <w:pStyle w:val="Heading3"/>
        <w:rPr>
          <w:rFonts w:eastAsia="Times New Roman"/>
        </w:rPr>
      </w:pPr>
      <w:r>
        <w:rPr>
          <w:rFonts w:eastAsia="Times New Roman"/>
        </w:rPr>
        <w:t>Intrauterine growth restriction</w:t>
      </w:r>
    </w:p>
    <w:p w14:paraId="7B419FB3" w14:textId="0AD566D4"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w:t>
      </w:r>
      <w:r w:rsidR="009A442E">
        <w:rPr>
          <w:rFonts w:eastAsia="Times New Roman" w:cs="Times New Roman"/>
          <w:color w:val="000000"/>
        </w:rPr>
        <w:t xml:space="preserve">risk of </w:t>
      </w:r>
      <w:r>
        <w:rPr>
          <w:rFonts w:eastAsia="Times New Roman" w:cs="Times New Roman"/>
          <w:color w:val="000000"/>
        </w:rPr>
        <w:t xml:space="preserve">development of intrauterine growth restriction (IUGR). </w:t>
      </w:r>
      <w:r w:rsidR="00A02163">
        <w:rPr>
          <w:rFonts w:eastAsia="Times New Roman" w:cs="Times New Roman"/>
          <w:color w:val="000000"/>
        </w:rPr>
        <w:t>This would be demonstrated initially by low offspring birthweights, which we do not expect based on our preliminary data.  However</w:t>
      </w:r>
      <w:r w:rsidR="00D77B80">
        <w:rPr>
          <w:rFonts w:eastAsia="Times New Roman" w:cs="Times New Roman"/>
          <w:color w:val="000000"/>
        </w:rPr>
        <w:t>,</w:t>
      </w:r>
      <w:r w:rsidR="00A02163">
        <w:rPr>
          <w:rFonts w:eastAsia="Times New Roman" w:cs="Times New Roman"/>
          <w:color w:val="000000"/>
        </w:rPr>
        <w:t xml:space="preserve"> if this changes with repeat cohorts, o</w:t>
      </w:r>
      <w:r>
        <w:rPr>
          <w:rFonts w:eastAsia="Times New Roman" w:cs="Times New Roman"/>
          <w:color w:val="000000"/>
        </w:rPr>
        <w:t xml:space="preserve">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542418">
      <w:pPr>
        <w:pStyle w:val="Heading3"/>
        <w:rPr>
          <w:rFonts w:eastAsia="Times New Roman"/>
        </w:rPr>
      </w:pPr>
      <w:r w:rsidRPr="00665DCD">
        <w:rPr>
          <w:rFonts w:eastAsia="Times New Roman"/>
        </w:rPr>
        <w:t>Poor lactation/maternal attentiveness</w:t>
      </w:r>
    </w:p>
    <w:p w14:paraId="34F97F51" w14:textId="37D67F73"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Noura El Habbal, 2019)</w:t>
      </w:r>
      <w:r w:rsidR="00FE17F6">
        <w:rPr>
          <w:rFonts w:eastAsia="Times New Roman" w:cs="Times New Roman"/>
          <w:color w:val="000000"/>
        </w:rPr>
        <w:t>.</w:t>
      </w:r>
      <w:r w:rsidR="00A02163">
        <w:rPr>
          <w:rFonts w:eastAsia="Times New Roman" w:cs="Times New Roman"/>
          <w:color w:val="000000"/>
        </w:rPr>
        <w:t xml:space="preserve">  Again, we do not predict this to be an issue based on our preliminary data showing similar early growth trajectories and our restrictive feeding ending prior to the lactational phase.</w:t>
      </w:r>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t>Sex dif</w:t>
      </w:r>
      <w:r w:rsidR="009C6C97">
        <w:rPr>
          <w:rFonts w:eastAsia="Times New Roman" w:cs="Times New Roman"/>
          <w:color w:val="000000"/>
          <w:u w:val="single"/>
        </w:rPr>
        <w:t>ferences in phenotype</w:t>
      </w:r>
    </w:p>
    <w:p w14:paraId="52401FA1" w14:textId="217EC2BF" w:rsidR="00A80DD0" w:rsidRDefault="00D978B2" w:rsidP="000679C9">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 xml:space="preserve">see Figure </w:t>
      </w:r>
      <w:r w:rsidR="00D77B80" w:rsidRPr="00D77B80">
        <w:rPr>
          <w:rFonts w:eastAsia="Times New Roman" w:cs="Times New Roman"/>
          <w:color w:val="000000"/>
        </w:rPr>
        <w:t>2</w:t>
      </w:r>
      <w:r w:rsidRPr="00D77B80">
        <w:rPr>
          <w:rFonts w:eastAsia="Times New Roman" w:cs="Times New Roman"/>
          <w:color w:val="000000"/>
        </w:rPr>
        <w:t>).</w:t>
      </w:r>
      <w:r>
        <w:rPr>
          <w:rFonts w:eastAsia="Times New Roman" w:cs="Times New Roman"/>
          <w:color w:val="000000"/>
        </w:rPr>
        <w:t xml:space="preserve">  </w:t>
      </w:r>
      <w:r w:rsidR="00A80DD0" w:rsidRPr="00665DCD">
        <w:rPr>
          <w:rFonts w:eastAsia="Times New Roman" w:cs="Times New Roman"/>
          <w:color w:val="000000"/>
        </w:rPr>
        <w:t xml:space="preserve">Sexual dimorphism, as early as </w:t>
      </w:r>
      <w:r w:rsidR="00A80DD0" w:rsidRPr="00665DCD">
        <w:rPr>
          <w:rFonts w:eastAsia="Times New Roman" w:cs="Times New Roman"/>
          <w:i/>
          <w:color w:val="000000"/>
        </w:rPr>
        <w:t>in utero</w:t>
      </w:r>
      <w:r w:rsidR="00A80DD0"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00A80DD0"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00A80DD0" w:rsidRPr="00665DCD">
        <w:rPr>
          <w:rFonts w:eastAsia="Times New Roman" w:cs="Times New Roman"/>
          <w:color w:val="000000"/>
        </w:rPr>
        <w:fldChar w:fldCharType="separate"/>
      </w:r>
      <w:r w:rsidR="00A80DD0" w:rsidRPr="00665DCD">
        <w:rPr>
          <w:rFonts w:eastAsia="Times New Roman" w:cs="Times New Roman"/>
          <w:noProof/>
          <w:color w:val="000000"/>
        </w:rPr>
        <w:t>(Gabory, Roseboom, Moore, Moore, &amp; Junien, 2013)</w:t>
      </w:r>
      <w:r w:rsidR="00A80DD0" w:rsidRPr="00665DCD">
        <w:rPr>
          <w:rFonts w:eastAsia="Times New Roman" w:cs="Times New Roman"/>
          <w:color w:val="000000"/>
        </w:rPr>
        <w:fldChar w:fldCharType="end"/>
      </w:r>
      <w:r w:rsidR="00A80DD0" w:rsidRPr="00665DCD">
        <w:rPr>
          <w:rFonts w:eastAsia="Times New Roman" w:cs="Times New Roman"/>
          <w:color w:val="000000"/>
        </w:rPr>
        <w:t xml:space="preserve">. If this is the case, we can account for this by genotyping the nascent offspring for Sex-determining Region Y (SRY), indicating male sex </w:t>
      </w:r>
      <w:r w:rsidR="00A80DD0"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A80DD0"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00A80DD0" w:rsidRPr="00665DCD">
        <w:rPr>
          <w:rFonts w:eastAsia="Times New Roman" w:cs="Times New Roman"/>
          <w:color w:val="000000"/>
        </w:rPr>
        <w:fldChar w:fldCharType="end"/>
      </w:r>
      <w:r w:rsidR="00A80DD0"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26220DFD" w14:textId="77777777" w:rsidR="000734C4" w:rsidRDefault="000734C4" w:rsidP="000679C9">
      <w:pPr>
        <w:rPr>
          <w:rFonts w:eastAsia="Times New Roman" w:cs="Times New Roman"/>
          <w:color w:val="000000"/>
        </w:rPr>
      </w:pPr>
    </w:p>
    <w:p w14:paraId="1A618439" w14:textId="2A1A2FC9" w:rsidR="00A968A3" w:rsidRDefault="00A968A3" w:rsidP="000679C9">
      <w:pPr>
        <w:rPr>
          <w:rFonts w:eastAsia="Times New Roman" w:cs="Times New Roman"/>
          <w:color w:val="000000"/>
          <w:u w:val="single"/>
        </w:rPr>
      </w:pPr>
    </w:p>
    <w:p w14:paraId="7B2D4442" w14:textId="29A874AA" w:rsidR="00A968A3" w:rsidRPr="00A968A3" w:rsidRDefault="00A968A3" w:rsidP="00542418">
      <w:pPr>
        <w:pStyle w:val="Heading3"/>
        <w:rPr>
          <w:rFonts w:eastAsia="Times New Roman"/>
        </w:rPr>
      </w:pPr>
      <w:r>
        <w:rPr>
          <w:rFonts w:eastAsia="Times New Roman"/>
        </w:rPr>
        <w:t>Deleterious Developmental Adaptation to Feeding</w:t>
      </w:r>
    </w:p>
    <w:p w14:paraId="49A80AE2" w14:textId="2F41B1C5" w:rsidR="00A968A3" w:rsidRPr="009C6C97" w:rsidRDefault="00A968A3" w:rsidP="000679C9">
      <w:pPr>
        <w:rPr>
          <w:rFonts w:eastAsia="Times New Roman" w:cs="Times New Roman"/>
          <w:color w:val="000000"/>
          <w:u w:val="single"/>
        </w:rPr>
      </w:pPr>
      <w:r w:rsidRPr="00BB35BE">
        <w:rPr>
          <w:rFonts w:eastAsia="Times New Roman" w:cs="Times New Roman"/>
          <w:color w:val="000000"/>
        </w:rPr>
        <w:t xml:space="preserve">It is possible that </w:t>
      </w:r>
      <w:r w:rsidR="00607640">
        <w:rPr>
          <w:rFonts w:eastAsia="Times New Roman" w:cs="Times New Roman"/>
          <w:color w:val="000000"/>
        </w:rPr>
        <w:t xml:space="preserve">eTRF </w:t>
      </w:r>
      <w:r w:rsidR="00607640" w:rsidRPr="00607640">
        <w:rPr>
          <w:rFonts w:eastAsia="Times New Roman" w:cs="Times New Roman"/>
          <w:i/>
          <w:color w:val="000000"/>
        </w:rPr>
        <w:t>in uter</w:t>
      </w:r>
      <w:r w:rsidR="00607640">
        <w:rPr>
          <w:rFonts w:eastAsia="Times New Roman" w:cs="Times New Roman"/>
          <w:i/>
          <w:color w:val="000000"/>
        </w:rPr>
        <w:t xml:space="preserve">o </w:t>
      </w:r>
      <w:r w:rsidR="00607640">
        <w:rPr>
          <w:rFonts w:eastAsia="Times New Roman" w:cs="Times New Roman"/>
          <w:color w:val="000000"/>
        </w:rPr>
        <w:t xml:space="preserve">is insufficient exposure to be protective from HFD feeding. This may </w:t>
      </w:r>
      <w:r w:rsidR="004336EA">
        <w:rPr>
          <w:rFonts w:eastAsia="Times New Roman" w:cs="Times New Roman"/>
          <w:color w:val="000000"/>
        </w:rPr>
        <w:t xml:space="preserve">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sidR="00607640">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sidR="00607640">
        <w:rPr>
          <w:rFonts w:eastAsia="Times New Roman" w:cs="Times New Roman"/>
          <w:color w:val="000000"/>
        </w:rPr>
        <w:t xml:space="preserve"> </w:t>
      </w:r>
      <w:r w:rsidR="00635471">
        <w:rPr>
          <w:rFonts w:eastAsia="Times New Roman" w:cs="Times New Roman"/>
          <w:color w:val="000000"/>
        </w:rPr>
        <w:t xml:space="preserve">The proposed study design is appropriate to reflect either adaptive or maladaptive responses of HFD feeding. </w:t>
      </w:r>
      <w:r w:rsidR="00607640">
        <w:rPr>
          <w:rFonts w:eastAsia="Times New Roman" w:cs="Times New Roman"/>
          <w:color w:val="000000"/>
        </w:rPr>
        <w:t>If this is the phenotype that we see, it could be related to many of the sub-attributes</w:t>
      </w:r>
      <w:r w:rsidR="001016A3">
        <w:rPr>
          <w:rFonts w:eastAsia="Times New Roman" w:cs="Times New Roman"/>
          <w:color w:val="000000"/>
        </w:rPr>
        <w:t xml:space="preserve"> of metabolic syndrome, all of which this project proposes to monitor. </w:t>
      </w:r>
    </w:p>
    <w:p w14:paraId="2C10CF39" w14:textId="77777777" w:rsidR="005930A3" w:rsidRDefault="005930A3" w:rsidP="002C4818">
      <w:pPr>
        <w:rPr>
          <w:rFonts w:cs="Times New Roman"/>
        </w:rPr>
      </w:pPr>
    </w:p>
    <w:p w14:paraId="76335220" w14:textId="4CBAC89F" w:rsidR="00EB516A" w:rsidRPr="00542418" w:rsidRDefault="00EB516A" w:rsidP="00542418">
      <w:pPr>
        <w:pStyle w:val="Heading2"/>
      </w:pPr>
      <w:r w:rsidRPr="00542418">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weekly indirect body composition assessment using EchoMRI</w:t>
      </w:r>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AD7321"/>
    <w:p w14:paraId="307C2200" w14:textId="0D571F5D" w:rsidR="003918F9" w:rsidRDefault="003918F9" w:rsidP="005930A3">
      <w:pPr>
        <w:pStyle w:val="Heading3"/>
      </w:pPr>
      <w:r w:rsidRPr="003918F9">
        <w:t>Insulin Sensitivity:</w:t>
      </w:r>
    </w:p>
    <w:p w14:paraId="625AF728" w14:textId="46EBB533" w:rsidR="006F70E7" w:rsidRDefault="006F70E7" w:rsidP="00542418">
      <w:pPr>
        <w:pStyle w:val="Heading4"/>
      </w:pPr>
      <w: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542418">
      <w:pPr>
        <w:pStyle w:val="Heading4"/>
        <w:rPr>
          <w:rFonts w:eastAsia="Times New Roman"/>
        </w:rPr>
      </w:pPr>
      <w:r w:rsidRPr="009910C5">
        <w:rPr>
          <w:rFonts w:eastAsia="Times New Roman"/>
        </w:rPr>
        <w:t>Glucose tolerance test:</w:t>
      </w:r>
    </w:p>
    <w:p w14:paraId="6DA2D562" w14:textId="7BA94302" w:rsid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uL/g lean weight). Blood glucose will be taken every 15 minutes for 2 hours. </w:t>
      </w:r>
    </w:p>
    <w:p w14:paraId="277C8C67" w14:textId="70231BD0" w:rsidR="00067948" w:rsidRDefault="00067948" w:rsidP="003918F9">
      <w:pPr>
        <w:rPr>
          <w:rFonts w:eastAsia="Times New Roman" w:cs="Times New Roman"/>
          <w:color w:val="000000"/>
        </w:rPr>
      </w:pPr>
    </w:p>
    <w:p w14:paraId="0DEEF6F2" w14:textId="0B7D9B24" w:rsidR="00067948" w:rsidRDefault="00067948" w:rsidP="00542418">
      <w:pPr>
        <w:pStyle w:val="Heading4"/>
        <w:rPr>
          <w:rFonts w:eastAsia="Times New Roman"/>
        </w:rPr>
      </w:pPr>
      <w:r>
        <w:rPr>
          <w:rFonts w:eastAsia="Times New Roman"/>
        </w:rPr>
        <w:t>Glucose-Stimulated Insulin Secretion:</w:t>
      </w:r>
    </w:p>
    <w:p w14:paraId="6CB567DA" w14:textId="611AA9BD" w:rsidR="00067948" w:rsidRPr="00067948" w:rsidRDefault="00067948" w:rsidP="003918F9">
      <w:pPr>
        <w:rPr>
          <w:rFonts w:eastAsia="Times New Roman" w:cs="Times New Roman"/>
          <w:color w:val="000000"/>
        </w:rPr>
      </w:pPr>
      <w:r>
        <w:rPr>
          <w:rFonts w:eastAsia="Times New Roman" w:cs="Times New Roman"/>
          <w:color w:val="000000"/>
        </w:rPr>
        <w:t xml:space="preserve">Animals will be fasted for 6 hours and fasting blood glucose </w:t>
      </w:r>
      <w:r w:rsidR="00D978B2">
        <w:rPr>
          <w:rFonts w:eastAsia="Times New Roman" w:cs="Times New Roman"/>
          <w:color w:val="000000"/>
        </w:rPr>
        <w:t xml:space="preserve">and insulin </w:t>
      </w:r>
      <w:r>
        <w:rPr>
          <w:rFonts w:eastAsia="Times New Roman" w:cs="Times New Roman"/>
          <w:color w:val="000000"/>
        </w:rPr>
        <w:t>will be</w:t>
      </w:r>
      <w:r w:rsidR="004860DE">
        <w:rPr>
          <w:rFonts w:eastAsia="Times New Roman" w:cs="Times New Roman"/>
          <w:color w:val="000000"/>
        </w:rPr>
        <w:t xml:space="preserve"> </w:t>
      </w:r>
      <w:r w:rsidR="00D978B2">
        <w:rPr>
          <w:rFonts w:eastAsia="Times New Roman" w:cs="Times New Roman"/>
          <w:color w:val="000000"/>
        </w:rPr>
        <w:t>determined by retroorbital bleed</w:t>
      </w:r>
      <w:r w:rsidR="004860DE">
        <w:rPr>
          <w:rFonts w:eastAsia="Times New Roman" w:cs="Times New Roman"/>
          <w:color w:val="000000"/>
        </w:rPr>
        <w:t xml:space="preserve">. </w:t>
      </w:r>
      <w:r w:rsidR="00D978B2">
        <w:rPr>
          <w:rFonts w:eastAsia="Times New Roman" w:cs="Times New Roman"/>
          <w:color w:val="000000"/>
        </w:rPr>
        <w:t>This will be followed by an</w:t>
      </w:r>
      <w:r w:rsidR="004860DE">
        <w:rPr>
          <w:rFonts w:eastAsia="Times New Roman" w:cs="Times New Roman"/>
          <w:color w:val="000000"/>
        </w:rPr>
        <w:t xml:space="preserve"> injection of 10% glucose in </w:t>
      </w:r>
      <w:r w:rsidR="004860DE" w:rsidRPr="00354F22">
        <w:rPr>
          <w:rFonts w:eastAsia="Times New Roman" w:cs="Times New Roman"/>
          <w:color w:val="000000"/>
        </w:rPr>
        <w:t>cold</w:t>
      </w:r>
      <w:r w:rsidR="004860DE">
        <w:rPr>
          <w:rFonts w:eastAsia="Times New Roman" w:cs="Times New Roman"/>
          <w:color w:val="000000"/>
        </w:rPr>
        <w:t xml:space="preserve">, </w:t>
      </w:r>
      <w:r w:rsidR="004860DE" w:rsidRPr="00354F22">
        <w:rPr>
          <w:rFonts w:eastAsia="Times New Roman" w:cs="Times New Roman"/>
          <w:color w:val="000000"/>
        </w:rPr>
        <w:t>sterile</w:t>
      </w:r>
      <w:r w:rsidR="004860DE">
        <w:rPr>
          <w:rFonts w:eastAsia="Times New Roman" w:cs="Times New Roman"/>
          <w:color w:val="000000"/>
        </w:rPr>
        <w:t>-</w:t>
      </w:r>
      <w:r w:rsidR="004860DE" w:rsidRPr="00354F22">
        <w:rPr>
          <w:rFonts w:eastAsia="Times New Roman" w:cs="Times New Roman"/>
          <w:color w:val="000000"/>
        </w:rPr>
        <w:t xml:space="preserve">filtered </w:t>
      </w:r>
      <w:r w:rsidR="004860DE">
        <w:rPr>
          <w:rFonts w:eastAsia="Times New Roman" w:cs="Times New Roman"/>
          <w:color w:val="000000"/>
        </w:rPr>
        <w:t>p</w:t>
      </w:r>
      <w:r w:rsidR="004860DE" w:rsidRPr="00354F22">
        <w:rPr>
          <w:rFonts w:eastAsia="Times New Roman" w:cs="Times New Roman"/>
          <w:color w:val="000000"/>
        </w:rPr>
        <w:t>hosphate buffered saline (</w:t>
      </w:r>
      <w:r w:rsidR="00D978B2">
        <w:rPr>
          <w:rFonts w:eastAsia="Times New Roman" w:cs="Times New Roman"/>
          <w:color w:val="000000"/>
        </w:rPr>
        <w:t xml:space="preserve">in </w:t>
      </w:r>
      <w:r w:rsidR="004860DE" w:rsidRPr="00354F22">
        <w:rPr>
          <w:rFonts w:eastAsia="Times New Roman" w:cs="Times New Roman"/>
          <w:color w:val="000000"/>
        </w:rPr>
        <w:t>PBS</w:t>
      </w:r>
      <w:r w:rsidR="00D978B2">
        <w:rPr>
          <w:rFonts w:eastAsia="Times New Roman" w:cs="Times New Roman"/>
          <w:color w:val="000000"/>
        </w:rPr>
        <w:t xml:space="preserve">; </w:t>
      </w:r>
      <w:r w:rsidR="004860DE">
        <w:rPr>
          <w:rFonts w:eastAsia="Times New Roman" w:cs="Times New Roman"/>
          <w:color w:val="000000"/>
        </w:rPr>
        <w:t>1.0 uL/g lean weight)</w:t>
      </w:r>
      <w:r w:rsidR="00D978B2">
        <w:rPr>
          <w:rFonts w:eastAsia="Times New Roman" w:cs="Times New Roman"/>
          <w:color w:val="000000"/>
        </w:rPr>
        <w:t>,</w:t>
      </w:r>
      <w:r w:rsidR="004860DE">
        <w:rPr>
          <w:rFonts w:eastAsia="Times New Roman" w:cs="Times New Roman"/>
          <w:color w:val="000000"/>
        </w:rPr>
        <w:t xml:space="preserve"> administered intraperitoneally.</w:t>
      </w:r>
      <w:r w:rsidR="00B97D47">
        <w:rPr>
          <w:rFonts w:eastAsia="Times New Roman" w:cs="Times New Roman"/>
          <w:color w:val="000000"/>
        </w:rPr>
        <w:t xml:space="preserve"> Blood will be collected by retro-orbital </w:t>
      </w:r>
      <w:r w:rsidR="00D978B2">
        <w:rPr>
          <w:rFonts w:eastAsia="Times New Roman" w:cs="Times New Roman"/>
          <w:color w:val="000000"/>
        </w:rPr>
        <w:t xml:space="preserve">bleed 15 </w:t>
      </w:r>
      <w:r w:rsidR="00B97D47">
        <w:rPr>
          <w:rFonts w:eastAsia="Times New Roman" w:cs="Times New Roman"/>
          <w:color w:val="000000"/>
        </w:rPr>
        <w:t xml:space="preserve">minutes after </w:t>
      </w:r>
      <w:r w:rsidR="00D978B2">
        <w:rPr>
          <w:rFonts w:eastAsia="Times New Roman" w:cs="Times New Roman"/>
          <w:color w:val="000000"/>
        </w:rPr>
        <w:t>injection</w:t>
      </w:r>
      <w:r w:rsidR="00B97D47">
        <w:rPr>
          <w:rFonts w:eastAsia="Times New Roman" w:cs="Times New Roman"/>
          <w:color w:val="000000"/>
        </w:rPr>
        <w:t>. Blood collected will be spun down and analyzed for insulin content</w:t>
      </w:r>
      <w:r w:rsidR="00D978B2">
        <w:rPr>
          <w:rFonts w:eastAsia="Times New Roman" w:cs="Times New Roman"/>
          <w:color w:val="000000"/>
        </w:rPr>
        <w:t xml:space="preserve"> using an ultrasensitive mouse insulin ELISA</w:t>
      </w:r>
      <w:r w:rsidR="00B97D47">
        <w:rPr>
          <w:rFonts w:eastAsia="Times New Roman" w:cs="Times New Roman"/>
          <w:color w:val="000000"/>
        </w:rPr>
        <w:t xml:space="preserve">.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772B9443" w:rsid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isofluoran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After blood collection, animals were euthanized by isofluoran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taken immediately after euthanasia on an electronic scale to the nearest 0.1 gram. Liver, inguinal white adipose tissue (iWAT), gonadal white adipose tissue (gWAT), and quadriceps</w:t>
      </w:r>
      <w:r w:rsidR="00B306EF">
        <w:rPr>
          <w:rFonts w:eastAsia="Times New Roman" w:cs="Times New Roman"/>
          <w:color w:val="000000"/>
        </w:rPr>
        <w:t xml:space="preserve"> femoris muscle were dissected from the right side of each mouse and snap frozen in liquid nitrogen. </w:t>
      </w:r>
    </w:p>
    <w:p w14:paraId="488B24A4" w14:textId="1D0990C8" w:rsidR="00B139E0" w:rsidRDefault="00B139E0" w:rsidP="009910C5">
      <w:pPr>
        <w:rPr>
          <w:rFonts w:eastAsia="Times New Roman" w:cs="Times New Roman"/>
          <w:color w:val="000000"/>
        </w:rPr>
      </w:pPr>
    </w:p>
    <w:p w14:paraId="1303FD09" w14:textId="077D4139" w:rsidR="00B139E0" w:rsidRDefault="00B139E0" w:rsidP="00B139E0">
      <w:pPr>
        <w:pStyle w:val="Heading3"/>
        <w:rPr>
          <w:rFonts w:eastAsia="Times New Roman"/>
        </w:rPr>
      </w:pPr>
      <w:r>
        <w:rPr>
          <w:rFonts w:eastAsia="Times New Roman"/>
        </w:rPr>
        <w:t>Liver Triglyceride Content:</w:t>
      </w:r>
    </w:p>
    <w:p w14:paraId="3B734668" w14:textId="6CE2AB9B" w:rsidR="00E344BA" w:rsidRDefault="0053136C" w:rsidP="0053136C">
      <w:r>
        <w:t xml:space="preserve">30-50mg of snap frozen liver tissue </w:t>
      </w:r>
      <w:r w:rsidR="00B97D47">
        <w:t xml:space="preserve">will by lysed and total triglyceride content will be determined using the </w:t>
      </w:r>
      <w:r w:rsidR="00DF2F1A">
        <w:t>Sigma Triglyceride assay kit (catalog TR0100)</w:t>
      </w:r>
      <w:r w:rsidR="00965FD0">
        <w:t>.</w:t>
      </w:r>
      <w:r w:rsidR="00DF2F1A">
        <w:t xml:space="preserve"> </w:t>
      </w:r>
    </w:p>
    <w:p w14:paraId="62766161" w14:textId="77777777" w:rsidR="00C142E0" w:rsidRDefault="00C142E0" w:rsidP="00B139E0">
      <w:pPr>
        <w:pStyle w:val="Heading3"/>
      </w:pPr>
    </w:p>
    <w:p w14:paraId="1BC488A0" w14:textId="5B68E718" w:rsidR="00B139E0" w:rsidRDefault="00B139E0" w:rsidP="00B139E0">
      <w:pPr>
        <w:pStyle w:val="Heading3"/>
      </w:pPr>
      <w:r>
        <w:t>Liver Histology:</w:t>
      </w:r>
    </w:p>
    <w:p w14:paraId="5DE3D1FD" w14:textId="3B8136BB" w:rsidR="00B139E0" w:rsidRDefault="00B139E0" w:rsidP="00B139E0">
      <w:pPr>
        <w:rPr>
          <w:rFonts w:eastAsia="Times New Roman" w:cs="Times New Roman"/>
          <w:color w:val="000000"/>
        </w:rPr>
      </w:pPr>
      <w:r>
        <w:rPr>
          <w:rFonts w:eastAsia="Times New Roman" w:cs="Times New Roman"/>
          <w:color w:val="000000"/>
        </w:rPr>
        <w:t>A portion of the liver was designated for histology by placement in a cassette and fixed in 10% formalin for 24 hours. After fixation, samples were switched to 70% ethanol.</w:t>
      </w:r>
      <w:r w:rsidR="00FE177A">
        <w:rPr>
          <w:rFonts w:eastAsia="Times New Roman" w:cs="Times New Roman"/>
          <w:color w:val="000000"/>
        </w:rPr>
        <w:t xml:space="preserve"> Samples will be fixed in paraffin and stain</w:t>
      </w:r>
      <w:r w:rsidR="00A55236">
        <w:rPr>
          <w:rFonts w:eastAsia="Times New Roman" w:cs="Times New Roman"/>
          <w:color w:val="000000"/>
        </w:rPr>
        <w:t>ed</w:t>
      </w:r>
      <w:r w:rsidR="00FE177A">
        <w:rPr>
          <w:rFonts w:eastAsia="Times New Roman" w:cs="Times New Roman"/>
          <w:color w:val="000000"/>
        </w:rPr>
        <w:t xml:space="preserve"> with </w:t>
      </w:r>
      <w:r w:rsidR="00A55236">
        <w:rPr>
          <w:rFonts w:eastAsia="Times New Roman" w:cs="Times New Roman"/>
          <w:color w:val="000000"/>
        </w:rPr>
        <w:t>H &amp; E</w:t>
      </w:r>
      <w:r w:rsidR="00FE177A">
        <w:rPr>
          <w:rFonts w:eastAsia="Times New Roman" w:cs="Times New Roman"/>
          <w:color w:val="000000"/>
        </w:rPr>
        <w:t xml:space="preserve"> and evaluated under the microscope</w:t>
      </w:r>
      <w:r w:rsidR="00A55236">
        <w:rPr>
          <w:rFonts w:eastAsia="Times New Roman" w:cs="Times New Roman"/>
          <w:color w:val="000000"/>
        </w:rPr>
        <w:t xml:space="preserve">. </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br w:type="page"/>
      </w:r>
    </w:p>
    <w:p w14:paraId="290DB516" w14:textId="49C6A8B1" w:rsidR="008875E7" w:rsidRDefault="008875E7" w:rsidP="008875E7">
      <w:pPr>
        <w:pStyle w:val="Heading2"/>
        <w:rPr>
          <w:rFonts w:eastAsia="Times New Roman"/>
        </w:rPr>
      </w:pPr>
      <w:r>
        <w:rPr>
          <w:rFonts w:eastAsia="Times New Roman"/>
        </w:rPr>
        <w:t>References</w:t>
      </w:r>
    </w:p>
    <w:p w14:paraId="1BE60668" w14:textId="77777777" w:rsidR="008875E7" w:rsidRPr="008875E7" w:rsidRDefault="00415B08" w:rsidP="008875E7">
      <w:pPr>
        <w:pStyle w:val="Bibliography"/>
        <w:rPr>
          <w:rFonts w:cs="Times New Roman"/>
          <w:color w:val="000000"/>
        </w:rPr>
      </w:pPr>
      <w:r>
        <w:rPr>
          <w:rFonts w:eastAsia="Times New Roman"/>
          <w:color w:val="000000"/>
        </w:rPr>
        <w:fldChar w:fldCharType="begin"/>
      </w:r>
      <w:r w:rsidR="008875E7">
        <w:rPr>
          <w:rFonts w:eastAsia="Times New Roman"/>
          <w:color w:val="000000"/>
        </w:rPr>
        <w:instrText xml:space="preserve"> ADDIN ZOTERO_BIBL {"uncited":[],"omitted":[],"custom":[]} CSL_BIBLIOGRAPHY </w:instrText>
      </w:r>
      <w:r>
        <w:rPr>
          <w:rFonts w:eastAsia="Times New Roman"/>
          <w:color w:val="000000"/>
        </w:rPr>
        <w:fldChar w:fldCharType="separate"/>
      </w:r>
      <w:r w:rsidR="008875E7" w:rsidRPr="008875E7">
        <w:rPr>
          <w:rFonts w:cs="Times New Roman"/>
          <w:color w:val="000000"/>
        </w:rPr>
        <w:t xml:space="preserve">Anson, R. M., Guo, Z., de Cabo, R., Iyun, T., Rios, M., Hagepanos, A., … Mattson, M. P. (2003). Intermittent fasting dissociates beneficial effects of dietary restriction on glucose metabolism and neuronal resistance to injury from calorie intake. </w:t>
      </w:r>
      <w:r w:rsidR="008875E7" w:rsidRPr="008875E7">
        <w:rPr>
          <w:rFonts w:cs="Times New Roman"/>
          <w:i/>
          <w:iCs/>
          <w:color w:val="000000"/>
        </w:rPr>
        <w:t>Proceedings of the National Academy of Sciences of the United States of America</w:t>
      </w:r>
      <w:r w:rsidR="008875E7" w:rsidRPr="008875E7">
        <w:rPr>
          <w:rFonts w:cs="Times New Roman"/>
          <w:color w:val="000000"/>
        </w:rPr>
        <w:t xml:space="preserve">, </w:t>
      </w:r>
      <w:r w:rsidR="008875E7" w:rsidRPr="008875E7">
        <w:rPr>
          <w:rFonts w:cs="Times New Roman"/>
          <w:i/>
          <w:iCs/>
          <w:color w:val="000000"/>
        </w:rPr>
        <w:t>100</w:t>
      </w:r>
      <w:r w:rsidR="008875E7" w:rsidRPr="008875E7">
        <w:rPr>
          <w:rFonts w:cs="Times New Roman"/>
          <w:color w:val="000000"/>
        </w:rPr>
        <w:t>(10), 6216–6220. https://doi.org/10.1073/pnas.1035720100</w:t>
      </w:r>
    </w:p>
    <w:p w14:paraId="62907A67" w14:textId="77777777" w:rsidR="008875E7" w:rsidRPr="008875E7" w:rsidRDefault="008875E7" w:rsidP="008875E7">
      <w:pPr>
        <w:pStyle w:val="Bibliography"/>
        <w:rPr>
          <w:rFonts w:cs="Times New Roman"/>
          <w:color w:val="000000"/>
        </w:rPr>
      </w:pPr>
      <w:r w:rsidRPr="008875E7">
        <w:rPr>
          <w:rFonts w:cs="Times New Roman"/>
          <w:color w:val="000000"/>
        </w:rPr>
        <w:t xml:space="preserve">Awwad, J., Usta, I. M., Succar, J., Musallam, K. M., Ghazeeri, G., &amp; Nassar, A. H. (2012). The effect of maternal fasting during Ramadan on preterm delivery: A prospective cohort study. </w:t>
      </w:r>
      <w:r w:rsidRPr="008875E7">
        <w:rPr>
          <w:rFonts w:cs="Times New Roman"/>
          <w:i/>
          <w:iCs/>
          <w:color w:val="000000"/>
        </w:rPr>
        <w:t>BJOG: An International Journal of Obstetrics and Gynaecology</w:t>
      </w:r>
      <w:r w:rsidRPr="008875E7">
        <w:rPr>
          <w:rFonts w:cs="Times New Roman"/>
          <w:color w:val="000000"/>
        </w:rPr>
        <w:t xml:space="preserve">, </w:t>
      </w:r>
      <w:r w:rsidRPr="008875E7">
        <w:rPr>
          <w:rFonts w:cs="Times New Roman"/>
          <w:i/>
          <w:iCs/>
          <w:color w:val="000000"/>
        </w:rPr>
        <w:t>119</w:t>
      </w:r>
      <w:r w:rsidRPr="008875E7">
        <w:rPr>
          <w:rFonts w:cs="Times New Roman"/>
          <w:color w:val="000000"/>
        </w:rPr>
        <w:t>(11), 1379–1386. https://doi.org/10.1111/j.1471-0528.2012.03438.x</w:t>
      </w:r>
    </w:p>
    <w:p w14:paraId="5BB4AB37" w14:textId="77777777" w:rsidR="008875E7" w:rsidRPr="008875E7" w:rsidRDefault="008875E7" w:rsidP="008875E7">
      <w:pPr>
        <w:pStyle w:val="Bibliography"/>
        <w:rPr>
          <w:rFonts w:cs="Times New Roman"/>
          <w:color w:val="000000"/>
        </w:rPr>
      </w:pPr>
      <w:r w:rsidRPr="008875E7">
        <w:rPr>
          <w:rFonts w:cs="Times New Roman"/>
          <w:color w:val="000000"/>
        </w:rPr>
        <w:t xml:space="preserve">Berends, L. M., Fernandez-Twinn, D. S., Martin-Gronert, M. S., Cripps, R. L., &amp; Ozanne, S. E. (2013). Catch-up growth following intra-uterine growth-restriction programmes an insulin-resistant phenotype in adipose tissue. </w:t>
      </w:r>
      <w:r w:rsidRPr="008875E7">
        <w:rPr>
          <w:rFonts w:cs="Times New Roman"/>
          <w:i/>
          <w:iCs/>
          <w:color w:val="000000"/>
        </w:rPr>
        <w:t>International Journal of Obesity</w:t>
      </w:r>
      <w:r w:rsidRPr="008875E7">
        <w:rPr>
          <w:rFonts w:cs="Times New Roman"/>
          <w:color w:val="000000"/>
        </w:rPr>
        <w:t xml:space="preserve">, </w:t>
      </w:r>
      <w:r w:rsidRPr="008875E7">
        <w:rPr>
          <w:rFonts w:cs="Times New Roman"/>
          <w:i/>
          <w:iCs/>
          <w:color w:val="000000"/>
        </w:rPr>
        <w:t>37</w:t>
      </w:r>
      <w:r w:rsidRPr="008875E7">
        <w:rPr>
          <w:rFonts w:cs="Times New Roman"/>
          <w:color w:val="000000"/>
        </w:rPr>
        <w:t>(8), 1051–1057. https://doi.org/10.1038/ijo.2012.196</w:t>
      </w:r>
    </w:p>
    <w:p w14:paraId="3D19491A" w14:textId="77777777" w:rsidR="008875E7" w:rsidRPr="008875E7" w:rsidRDefault="008875E7" w:rsidP="008875E7">
      <w:pPr>
        <w:pStyle w:val="Bibliography"/>
        <w:rPr>
          <w:rFonts w:cs="Times New Roman"/>
          <w:color w:val="000000"/>
        </w:rPr>
      </w:pPr>
      <w:r w:rsidRPr="008875E7">
        <w:rPr>
          <w:rFonts w:cs="Times New Roman"/>
          <w:color w:val="000000"/>
        </w:rPr>
        <w:t xml:space="preserve">Boston, W. S., Bleck, G. T., Conroy, J. C., Wheeler, M. B., &amp; Miller, D. J. (2001). Short Communication: Effects of Increased Expression of α-Lactalbumin In Transgenic Mice on Milk Yield and Pup Growth. </w:t>
      </w:r>
      <w:r w:rsidRPr="008875E7">
        <w:rPr>
          <w:rFonts w:cs="Times New Roman"/>
          <w:i/>
          <w:iCs/>
          <w:color w:val="000000"/>
        </w:rPr>
        <w:t>Journal of Dairy Science</w:t>
      </w:r>
      <w:r w:rsidRPr="008875E7">
        <w:rPr>
          <w:rFonts w:cs="Times New Roman"/>
          <w:color w:val="000000"/>
        </w:rPr>
        <w:t xml:space="preserve">, </w:t>
      </w:r>
      <w:r w:rsidRPr="008875E7">
        <w:rPr>
          <w:rFonts w:cs="Times New Roman"/>
          <w:i/>
          <w:iCs/>
          <w:color w:val="000000"/>
        </w:rPr>
        <w:t>84</w:t>
      </w:r>
      <w:r w:rsidRPr="008875E7">
        <w:rPr>
          <w:rFonts w:cs="Times New Roman"/>
          <w:color w:val="000000"/>
        </w:rPr>
        <w:t>(3), 620–622. https://doi.org/10.3168/jds.S0022-0302(01)74516-X</w:t>
      </w:r>
    </w:p>
    <w:p w14:paraId="0E164869" w14:textId="77777777" w:rsidR="008875E7" w:rsidRPr="008875E7" w:rsidRDefault="008875E7" w:rsidP="008875E7">
      <w:pPr>
        <w:pStyle w:val="Bibliography"/>
        <w:rPr>
          <w:rFonts w:cs="Times New Roman"/>
          <w:color w:val="000000"/>
        </w:rPr>
      </w:pPr>
      <w:r w:rsidRPr="008875E7">
        <w:rPr>
          <w:rFonts w:cs="Times New Roman"/>
          <w:color w:val="000000"/>
        </w:rPr>
        <w:t xml:space="preserve">Boyle, E. M., Poulsen, G., Field, D. J., Kurinczuk, J. J., Wolke, D., Alfirevic, Z., &amp; Quigley, M. A. (2012). Effects of gestational age at birth on health outcomes at 3 and 5 years of age: Population based cohort study. </w:t>
      </w:r>
      <w:r w:rsidRPr="008875E7">
        <w:rPr>
          <w:rFonts w:cs="Times New Roman"/>
          <w:i/>
          <w:iCs/>
          <w:color w:val="000000"/>
        </w:rPr>
        <w:t>BMJ</w:t>
      </w:r>
      <w:r w:rsidRPr="008875E7">
        <w:rPr>
          <w:rFonts w:cs="Times New Roman"/>
          <w:color w:val="000000"/>
        </w:rPr>
        <w:t xml:space="preserve">, </w:t>
      </w:r>
      <w:r w:rsidRPr="008875E7">
        <w:rPr>
          <w:rFonts w:cs="Times New Roman"/>
          <w:i/>
          <w:iCs/>
          <w:color w:val="000000"/>
        </w:rPr>
        <w:t>344</w:t>
      </w:r>
      <w:r w:rsidRPr="008875E7">
        <w:rPr>
          <w:rFonts w:cs="Times New Roman"/>
          <w:color w:val="000000"/>
        </w:rPr>
        <w:t>. https://doi.org/10.1136/bmj.e896</w:t>
      </w:r>
    </w:p>
    <w:p w14:paraId="07E48F15" w14:textId="77777777" w:rsidR="008875E7" w:rsidRPr="008875E7" w:rsidRDefault="008875E7" w:rsidP="008875E7">
      <w:pPr>
        <w:pStyle w:val="Bibliography"/>
        <w:rPr>
          <w:rFonts w:cs="Times New Roman"/>
          <w:color w:val="000000"/>
        </w:rPr>
      </w:pPr>
      <w:r w:rsidRPr="008875E7">
        <w:rPr>
          <w:rFonts w:cs="Times New Roman"/>
          <w:color w:val="000000"/>
        </w:rPr>
        <w:t xml:space="preserve">Chaix, A., Lin, T., Le, H. D., Chang, M. W., &amp; Panda, S. (2019). Time-Restricted Feeding Prevents Obesity and Metabolic Syndrome in Mice Lacking a Circadian Clock. </w:t>
      </w:r>
      <w:r w:rsidRPr="008875E7">
        <w:rPr>
          <w:rFonts w:cs="Times New Roman"/>
          <w:i/>
          <w:iCs/>
          <w:color w:val="000000"/>
        </w:rPr>
        <w:t>Cell Metabolism</w:t>
      </w:r>
      <w:r w:rsidRPr="008875E7">
        <w:rPr>
          <w:rFonts w:cs="Times New Roman"/>
          <w:color w:val="000000"/>
        </w:rPr>
        <w:t xml:space="preserve">, </w:t>
      </w:r>
      <w:r w:rsidRPr="008875E7">
        <w:rPr>
          <w:rFonts w:cs="Times New Roman"/>
          <w:i/>
          <w:iCs/>
          <w:color w:val="000000"/>
        </w:rPr>
        <w:t>29</w:t>
      </w:r>
      <w:r w:rsidRPr="008875E7">
        <w:rPr>
          <w:rFonts w:cs="Times New Roman"/>
          <w:color w:val="000000"/>
        </w:rPr>
        <w:t>(2), 303-319.e4. https://doi.org/10.1016/j.cmet.2018.08.004</w:t>
      </w:r>
    </w:p>
    <w:p w14:paraId="6651CF2D" w14:textId="77777777" w:rsidR="008875E7" w:rsidRPr="008875E7" w:rsidRDefault="008875E7" w:rsidP="008875E7">
      <w:pPr>
        <w:pStyle w:val="Bibliography"/>
        <w:rPr>
          <w:rFonts w:cs="Times New Roman"/>
          <w:color w:val="000000"/>
        </w:rPr>
      </w:pPr>
      <w:r w:rsidRPr="008875E7">
        <w:rPr>
          <w:rFonts w:cs="Times New Roman"/>
          <w:color w:val="000000"/>
        </w:rPr>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8875E7">
        <w:rPr>
          <w:rFonts w:cs="Times New Roman"/>
          <w:i/>
          <w:iCs/>
          <w:color w:val="000000"/>
        </w:rPr>
        <w:t>PloS One</w:t>
      </w:r>
      <w:r w:rsidRPr="008875E7">
        <w:rPr>
          <w:rFonts w:cs="Times New Roman"/>
          <w:color w:val="000000"/>
        </w:rPr>
        <w:t xml:space="preserve">, </w:t>
      </w:r>
      <w:r w:rsidRPr="008875E7">
        <w:rPr>
          <w:rFonts w:cs="Times New Roman"/>
          <w:i/>
          <w:iCs/>
          <w:color w:val="000000"/>
        </w:rPr>
        <w:t>10</w:t>
      </w:r>
      <w:r w:rsidRPr="008875E7">
        <w:rPr>
          <w:rFonts w:cs="Times New Roman"/>
          <w:color w:val="000000"/>
        </w:rPr>
        <w:t>(3), e0118586. https://doi.org/10.1371/journal.pone.0118586</w:t>
      </w:r>
    </w:p>
    <w:p w14:paraId="6B85D42D" w14:textId="77777777" w:rsidR="008875E7" w:rsidRPr="008875E7" w:rsidRDefault="008875E7" w:rsidP="008875E7">
      <w:pPr>
        <w:pStyle w:val="Bibliography"/>
        <w:rPr>
          <w:rFonts w:cs="Times New Roman"/>
          <w:color w:val="000000"/>
        </w:rPr>
      </w:pPr>
      <w:r w:rsidRPr="008875E7">
        <w:rPr>
          <w:rFonts w:cs="Times New Roman"/>
          <w:color w:val="000000"/>
        </w:rPr>
        <w:t xml:space="preserve">Daley, A., Pallan, M., Clifford, S., Jolly, K., Bryant, M., Adab, P., … Roalfe, A. (2017). Are babies conceived during Ramadan born smaller and sooner than babies conceived at other times of the year? A Born in Bradford Cohort Study. </w:t>
      </w:r>
      <w:r w:rsidRPr="008875E7">
        <w:rPr>
          <w:rFonts w:cs="Times New Roman"/>
          <w:i/>
          <w:iCs/>
          <w:color w:val="000000"/>
        </w:rPr>
        <w:t>Journal of Epidemiology and Community Health</w:t>
      </w:r>
      <w:r w:rsidRPr="008875E7">
        <w:rPr>
          <w:rFonts w:cs="Times New Roman"/>
          <w:color w:val="000000"/>
        </w:rPr>
        <w:t xml:space="preserve">, </w:t>
      </w:r>
      <w:r w:rsidRPr="008875E7">
        <w:rPr>
          <w:rFonts w:cs="Times New Roman"/>
          <w:i/>
          <w:iCs/>
          <w:color w:val="000000"/>
        </w:rPr>
        <w:t>71</w:t>
      </w:r>
      <w:r w:rsidRPr="008875E7">
        <w:rPr>
          <w:rFonts w:cs="Times New Roman"/>
          <w:color w:val="000000"/>
        </w:rPr>
        <w:t>(7), 722–728. https://doi.org/10.1136/jech-2016-208800</w:t>
      </w:r>
    </w:p>
    <w:p w14:paraId="0829B298" w14:textId="77777777" w:rsidR="008875E7" w:rsidRPr="008875E7" w:rsidRDefault="008875E7" w:rsidP="008875E7">
      <w:pPr>
        <w:pStyle w:val="Bibliography"/>
        <w:rPr>
          <w:rFonts w:cs="Times New Roman"/>
          <w:color w:val="000000"/>
        </w:rPr>
      </w:pPr>
      <w:r w:rsidRPr="008875E7">
        <w:rPr>
          <w:rFonts w:cs="Times New Roman"/>
          <w:color w:val="000000"/>
        </w:rPr>
        <w:t xml:space="preserve">Dilworth, M. R., Kusinski, L. C., Baker, B. C., Renshall, L. J., Greenwood, S. L., Sibley, C. P., &amp; Wareing, M. (2011). Defining fetal growth restriction in mice: A standardized and clinically relevant approach. </w:t>
      </w:r>
      <w:r w:rsidRPr="008875E7">
        <w:rPr>
          <w:rFonts w:cs="Times New Roman"/>
          <w:i/>
          <w:iCs/>
          <w:color w:val="000000"/>
        </w:rPr>
        <w:t>Placenta</w:t>
      </w:r>
      <w:r w:rsidRPr="008875E7">
        <w:rPr>
          <w:rFonts w:cs="Times New Roman"/>
          <w:color w:val="000000"/>
        </w:rPr>
        <w:t xml:space="preserve">, </w:t>
      </w:r>
      <w:r w:rsidRPr="008875E7">
        <w:rPr>
          <w:rFonts w:cs="Times New Roman"/>
          <w:i/>
          <w:iCs/>
          <w:color w:val="000000"/>
        </w:rPr>
        <w:t>32</w:t>
      </w:r>
      <w:r w:rsidRPr="008875E7">
        <w:rPr>
          <w:rFonts w:cs="Times New Roman"/>
          <w:color w:val="000000"/>
        </w:rPr>
        <w:t>(11), 914–916. https://doi.org/10.1016/j.placenta.2011.08.007</w:t>
      </w:r>
    </w:p>
    <w:p w14:paraId="42B52897" w14:textId="77777777" w:rsidR="008875E7" w:rsidRPr="008875E7" w:rsidRDefault="008875E7" w:rsidP="008875E7">
      <w:pPr>
        <w:pStyle w:val="Bibliography"/>
        <w:rPr>
          <w:rFonts w:cs="Times New Roman"/>
          <w:color w:val="000000"/>
        </w:rPr>
      </w:pPr>
      <w:r w:rsidRPr="008875E7">
        <w:rPr>
          <w:rFonts w:cs="Times New Roman"/>
          <w:color w:val="000000"/>
        </w:rPr>
        <w:t xml:space="preserve">Gabory, A., Roseboom, T. J., Moore, T., Moore, L. G., &amp; Junien, C. (2013). Placental contribution to the origins of sexual dimorphism in health and diseases: Sex chromosomes and epigenetics. </w:t>
      </w:r>
      <w:r w:rsidRPr="008875E7">
        <w:rPr>
          <w:rFonts w:cs="Times New Roman"/>
          <w:i/>
          <w:iCs/>
          <w:color w:val="000000"/>
        </w:rPr>
        <w:t>Biology of Sex Differences</w:t>
      </w:r>
      <w:r w:rsidRPr="008875E7">
        <w:rPr>
          <w:rFonts w:cs="Times New Roman"/>
          <w:color w:val="000000"/>
        </w:rPr>
        <w:t xml:space="preserve">, </w:t>
      </w:r>
      <w:r w:rsidRPr="008875E7">
        <w:rPr>
          <w:rFonts w:cs="Times New Roman"/>
          <w:i/>
          <w:iCs/>
          <w:color w:val="000000"/>
        </w:rPr>
        <w:t>4</w:t>
      </w:r>
      <w:r w:rsidRPr="008875E7">
        <w:rPr>
          <w:rFonts w:cs="Times New Roman"/>
          <w:color w:val="000000"/>
        </w:rPr>
        <w:t>(1), 5. https://doi.org/10.1186/2042-6410-4-5</w:t>
      </w:r>
    </w:p>
    <w:p w14:paraId="3AE30B9D" w14:textId="77777777" w:rsidR="008875E7" w:rsidRPr="008875E7" w:rsidRDefault="008875E7" w:rsidP="008875E7">
      <w:pPr>
        <w:pStyle w:val="Bibliography"/>
        <w:rPr>
          <w:rFonts w:cs="Times New Roman"/>
          <w:color w:val="000000"/>
        </w:rPr>
      </w:pPr>
      <w:r w:rsidRPr="008875E7">
        <w:rPr>
          <w:rFonts w:cs="Times New Roman"/>
          <w:color w:val="000000"/>
        </w:rPr>
        <w:t xml:space="preserve">Govic, A., Penman, J., Tammer, A. H., &amp; Paolini, A. G. (2016). Paternal calorie restriction prior to conception alters anxiety-like behavior of the adult rat progeny. </w:t>
      </w:r>
      <w:r w:rsidRPr="008875E7">
        <w:rPr>
          <w:rFonts w:cs="Times New Roman"/>
          <w:i/>
          <w:iCs/>
          <w:color w:val="000000"/>
        </w:rPr>
        <w:t>Psychoneuroendocrinology</w:t>
      </w:r>
      <w:r w:rsidRPr="008875E7">
        <w:rPr>
          <w:rFonts w:cs="Times New Roman"/>
          <w:color w:val="000000"/>
        </w:rPr>
        <w:t xml:space="preserve">, </w:t>
      </w:r>
      <w:r w:rsidRPr="008875E7">
        <w:rPr>
          <w:rFonts w:cs="Times New Roman"/>
          <w:i/>
          <w:iCs/>
          <w:color w:val="000000"/>
        </w:rPr>
        <w:t>64</w:t>
      </w:r>
      <w:r w:rsidRPr="008875E7">
        <w:rPr>
          <w:rFonts w:cs="Times New Roman"/>
          <w:color w:val="000000"/>
        </w:rPr>
        <w:t>, 1–11. https://doi.org/10.1016/j.psyneuen.2015.10.020</w:t>
      </w:r>
    </w:p>
    <w:p w14:paraId="334148F2" w14:textId="77777777" w:rsidR="008875E7" w:rsidRPr="008875E7" w:rsidRDefault="008875E7" w:rsidP="008875E7">
      <w:pPr>
        <w:pStyle w:val="Bibliography"/>
        <w:rPr>
          <w:rFonts w:cs="Times New Roman"/>
          <w:color w:val="000000"/>
        </w:rPr>
      </w:pPr>
      <w:r w:rsidRPr="008875E7">
        <w:rPr>
          <w:rFonts w:cs="Times New Roman"/>
          <w:color w:val="000000"/>
        </w:rPr>
        <w:t xml:space="preserve">Halberg, N., Henriksen, M., Söderhamn, N., Stallknecht, B., Ploug, T., Schjerling, P., &amp; Dela, F. (2005). Effect of intermittent fasting and refeeding on insulin action in healthy men. </w:t>
      </w:r>
      <w:r w:rsidRPr="008875E7">
        <w:rPr>
          <w:rFonts w:cs="Times New Roman"/>
          <w:i/>
          <w:iCs/>
          <w:color w:val="000000"/>
        </w:rPr>
        <w:t>Journal of Applied Physiology</w:t>
      </w:r>
      <w:r w:rsidRPr="008875E7">
        <w:rPr>
          <w:rFonts w:cs="Times New Roman"/>
          <w:color w:val="000000"/>
        </w:rPr>
        <w:t xml:space="preserve">, </w:t>
      </w:r>
      <w:r w:rsidRPr="008875E7">
        <w:rPr>
          <w:rFonts w:cs="Times New Roman"/>
          <w:i/>
          <w:iCs/>
          <w:color w:val="000000"/>
        </w:rPr>
        <w:t>99</w:t>
      </w:r>
      <w:r w:rsidRPr="008875E7">
        <w:rPr>
          <w:rFonts w:cs="Times New Roman"/>
          <w:color w:val="000000"/>
        </w:rPr>
        <w:t>(6), 2128–2136. https://doi.org/10.1152/japplphysiol.00683.2005</w:t>
      </w:r>
    </w:p>
    <w:p w14:paraId="6A984D9E" w14:textId="77777777" w:rsidR="008875E7" w:rsidRPr="008875E7" w:rsidRDefault="008875E7" w:rsidP="008875E7">
      <w:pPr>
        <w:pStyle w:val="Bibliography"/>
        <w:rPr>
          <w:rFonts w:cs="Times New Roman"/>
          <w:color w:val="000000"/>
        </w:rPr>
      </w:pPr>
      <w:r w:rsidRPr="008875E7">
        <w:rPr>
          <w:rFonts w:cs="Times New Roman"/>
          <w:color w:val="000000"/>
        </w:rPr>
        <w:t xml:space="preserve">Hales, C. N., Desai, M., Ozanne, S. E., &amp; Crowther, N. J. (1996). Fishing in the Stream of Diabetes: From Measuring Insulin to the Control of Fetal Organogenesis. </w:t>
      </w:r>
      <w:r w:rsidRPr="008875E7">
        <w:rPr>
          <w:rFonts w:cs="Times New Roman"/>
          <w:i/>
          <w:iCs/>
          <w:color w:val="000000"/>
        </w:rPr>
        <w:t>Biochemical Society Transactions</w:t>
      </w:r>
      <w:r w:rsidRPr="008875E7">
        <w:rPr>
          <w:rFonts w:cs="Times New Roman"/>
          <w:color w:val="000000"/>
        </w:rPr>
        <w:t xml:space="preserve">, </w:t>
      </w:r>
      <w:r w:rsidRPr="008875E7">
        <w:rPr>
          <w:rFonts w:cs="Times New Roman"/>
          <w:i/>
          <w:iCs/>
          <w:color w:val="000000"/>
        </w:rPr>
        <w:t>24</w:t>
      </w:r>
      <w:r w:rsidRPr="008875E7">
        <w:rPr>
          <w:rFonts w:cs="Times New Roman"/>
          <w:color w:val="000000"/>
        </w:rPr>
        <w:t>(2), 341–350. https://doi.org/10.1042/bst0240341</w:t>
      </w:r>
    </w:p>
    <w:p w14:paraId="6FE6A134" w14:textId="77777777" w:rsidR="008875E7" w:rsidRPr="008875E7" w:rsidRDefault="008875E7" w:rsidP="008875E7">
      <w:pPr>
        <w:pStyle w:val="Bibliography"/>
        <w:rPr>
          <w:rFonts w:cs="Times New Roman"/>
          <w:color w:val="000000"/>
        </w:rPr>
      </w:pPr>
      <w:r w:rsidRPr="008875E7">
        <w:rPr>
          <w:rFonts w:cs="Times New Roman"/>
          <w:color w:val="000000"/>
        </w:rPr>
        <w:t xml:space="preserve">Harada, Y.-N., Shiomi, N., Koike, M., Ikawa, M., Okabe, M., Hirota, S., … Shiomi, T. (1999). Postnatal Growth Failure, Short Life Span, and Early Onset of Cellular Senescence and Subsequent Immortalization in Mice Lacking the Xeroderma Pigmentosum Group G Gene. </w:t>
      </w:r>
      <w:r w:rsidRPr="008875E7">
        <w:rPr>
          <w:rFonts w:cs="Times New Roman"/>
          <w:i/>
          <w:iCs/>
          <w:color w:val="000000"/>
        </w:rPr>
        <w:t>Molecular and Cellular Biology</w:t>
      </w:r>
      <w:r w:rsidRPr="008875E7">
        <w:rPr>
          <w:rFonts w:cs="Times New Roman"/>
          <w:color w:val="000000"/>
        </w:rPr>
        <w:t xml:space="preserve">, </w:t>
      </w:r>
      <w:r w:rsidRPr="008875E7">
        <w:rPr>
          <w:rFonts w:cs="Times New Roman"/>
          <w:i/>
          <w:iCs/>
          <w:color w:val="000000"/>
        </w:rPr>
        <w:t>19</w:t>
      </w:r>
      <w:r w:rsidRPr="008875E7">
        <w:rPr>
          <w:rFonts w:cs="Times New Roman"/>
          <w:color w:val="000000"/>
        </w:rPr>
        <w:t>(3), 2366–2372. https://doi.org/10.1128/MCB.19.3.2366</w:t>
      </w:r>
    </w:p>
    <w:p w14:paraId="7DC33CED" w14:textId="77777777" w:rsidR="008875E7" w:rsidRPr="008875E7" w:rsidRDefault="008875E7" w:rsidP="008875E7">
      <w:pPr>
        <w:pStyle w:val="Bibliography"/>
        <w:rPr>
          <w:rFonts w:cs="Times New Roman"/>
          <w:color w:val="000000"/>
        </w:rPr>
      </w:pPr>
      <w:r w:rsidRPr="008875E7">
        <w:rPr>
          <w:rFonts w:cs="Times New Roman"/>
          <w:color w:val="000000"/>
        </w:rPr>
        <w:t xml:space="preserve">Hawkins, P., Steyn, C., McGarrigle, H. H. G., Calder, N. A., Saito, T., Stratford, L. L., … Hanson, M. A. (2000). Cardiovascular and hypothalamic-pituitary-adrenal axis development in late gestation fetal sheep and young lambs following modest maternal nutrient restriction in early gestation. </w:t>
      </w:r>
      <w:r w:rsidRPr="008875E7">
        <w:rPr>
          <w:rFonts w:cs="Times New Roman"/>
          <w:i/>
          <w:iCs/>
          <w:color w:val="000000"/>
        </w:rPr>
        <w:t>Reproduction, Fertility and Development</w:t>
      </w:r>
      <w:r w:rsidRPr="008875E7">
        <w:rPr>
          <w:rFonts w:cs="Times New Roman"/>
          <w:color w:val="000000"/>
        </w:rPr>
        <w:t xml:space="preserve">, </w:t>
      </w:r>
      <w:r w:rsidRPr="008875E7">
        <w:rPr>
          <w:rFonts w:cs="Times New Roman"/>
          <w:i/>
          <w:iCs/>
          <w:color w:val="000000"/>
        </w:rPr>
        <w:t>12</w:t>
      </w:r>
      <w:r w:rsidRPr="008875E7">
        <w:rPr>
          <w:rFonts w:cs="Times New Roman"/>
          <w:color w:val="000000"/>
        </w:rPr>
        <w:t>(8), 443. https://doi.org/10.1071/RD99071</w:t>
      </w:r>
    </w:p>
    <w:p w14:paraId="460545CF" w14:textId="77777777" w:rsidR="008875E7" w:rsidRPr="008875E7" w:rsidRDefault="008875E7" w:rsidP="008875E7">
      <w:pPr>
        <w:pStyle w:val="Bibliography"/>
        <w:rPr>
          <w:rFonts w:cs="Times New Roman"/>
          <w:color w:val="000000"/>
        </w:rPr>
      </w:pPr>
      <w:r w:rsidRPr="008875E7">
        <w:rPr>
          <w:rFonts w:cs="Times New Roman"/>
          <w:color w:val="000000"/>
        </w:rPr>
        <w:t xml:space="preserve">Heijmans, B. T., Tobi, E. W., Stein, A. D., Putter, H., Blauw, G. J., Susser, E. S., … Lumey, L. H. (2008). Persistent epigenetic differences associated with prenatal exposure to famine in humans. </w:t>
      </w:r>
      <w:r w:rsidRPr="008875E7">
        <w:rPr>
          <w:rFonts w:cs="Times New Roman"/>
          <w:i/>
          <w:iCs/>
          <w:color w:val="000000"/>
        </w:rPr>
        <w:t>Proceedings of the National Academy of Sciences of the United States of America</w:t>
      </w:r>
      <w:r w:rsidRPr="008875E7">
        <w:rPr>
          <w:rFonts w:cs="Times New Roman"/>
          <w:color w:val="000000"/>
        </w:rPr>
        <w:t xml:space="preserve">, </w:t>
      </w:r>
      <w:r w:rsidRPr="008875E7">
        <w:rPr>
          <w:rFonts w:cs="Times New Roman"/>
          <w:i/>
          <w:iCs/>
          <w:color w:val="000000"/>
        </w:rPr>
        <w:t>105</w:t>
      </w:r>
      <w:r w:rsidRPr="008875E7">
        <w:rPr>
          <w:rFonts w:cs="Times New Roman"/>
          <w:color w:val="000000"/>
        </w:rPr>
        <w:t>(44), 17046–17049. https://doi.org/10.1073/pnas.0806560105</w:t>
      </w:r>
    </w:p>
    <w:p w14:paraId="5353FDD3" w14:textId="77777777" w:rsidR="008875E7" w:rsidRPr="008875E7" w:rsidRDefault="008875E7" w:rsidP="008875E7">
      <w:pPr>
        <w:pStyle w:val="Bibliography"/>
        <w:rPr>
          <w:rFonts w:cs="Times New Roman"/>
          <w:color w:val="000000"/>
        </w:rPr>
      </w:pPr>
      <w:r w:rsidRPr="008875E7">
        <w:rPr>
          <w:rFonts w:cs="Times New Roman"/>
          <w:color w:val="000000"/>
        </w:rPr>
        <w:t xml:space="preserve">Hizli, D., Yilmaz, S. S., Onaran, Y., Kafali, H., Danişman, N., &amp; Mollamahmutoğlu, L. (2012). Impact of maternal fasting during Ramadan on fetal Doppler parameters, maternal lipid levels and neonatal outcomes. </w:t>
      </w:r>
      <w:r w:rsidRPr="008875E7">
        <w:rPr>
          <w:rFonts w:cs="Times New Roman"/>
          <w:i/>
          <w:iCs/>
          <w:color w:val="000000"/>
        </w:rPr>
        <w:t>The Journal of Maternal-Fetal &amp; Neonatal Medicine: The Official Journal of the European Association of Perinatal Medicine, the Federation of Asia and Oceania Perinatal Societies, the International Society of Perinatal Obstetricians</w:t>
      </w:r>
      <w:r w:rsidRPr="008875E7">
        <w:rPr>
          <w:rFonts w:cs="Times New Roman"/>
          <w:color w:val="000000"/>
        </w:rPr>
        <w:t xml:space="preserve">, </w:t>
      </w:r>
      <w:r w:rsidRPr="008875E7">
        <w:rPr>
          <w:rFonts w:cs="Times New Roman"/>
          <w:i/>
          <w:iCs/>
          <w:color w:val="000000"/>
        </w:rPr>
        <w:t>25</w:t>
      </w:r>
      <w:r w:rsidRPr="008875E7">
        <w:rPr>
          <w:rFonts w:cs="Times New Roman"/>
          <w:color w:val="000000"/>
        </w:rPr>
        <w:t>(7), 975–977. https://doi.org/10.3109/14767058.2011.602142</w:t>
      </w:r>
    </w:p>
    <w:p w14:paraId="583D6982" w14:textId="77777777" w:rsidR="008875E7" w:rsidRPr="008875E7" w:rsidRDefault="008875E7" w:rsidP="008875E7">
      <w:pPr>
        <w:pStyle w:val="Bibliography"/>
        <w:rPr>
          <w:rFonts w:cs="Times New Roman"/>
          <w:color w:val="000000"/>
        </w:rPr>
      </w:pPr>
      <w:r w:rsidRPr="008875E7">
        <w:rPr>
          <w:rFonts w:cs="Times New Roman"/>
          <w:color w:val="000000"/>
        </w:rPr>
        <w:t xml:space="preserve">Hu, D., Mao, Y., Xu, G., Liao, W., Ren, J., Yang, H., … Zhong, S. (2019). Time-restricted feeding causes irreversible metabolic disorders and gut microbiota shift in pediatric mice. </w:t>
      </w:r>
      <w:r w:rsidRPr="008875E7">
        <w:rPr>
          <w:rFonts w:cs="Times New Roman"/>
          <w:i/>
          <w:iCs/>
          <w:color w:val="000000"/>
        </w:rPr>
        <w:t>Pediatric Research</w:t>
      </w:r>
      <w:r w:rsidRPr="008875E7">
        <w:rPr>
          <w:rFonts w:cs="Times New Roman"/>
          <w:color w:val="000000"/>
        </w:rPr>
        <w:t xml:space="preserve">, </w:t>
      </w:r>
      <w:r w:rsidRPr="008875E7">
        <w:rPr>
          <w:rFonts w:cs="Times New Roman"/>
          <w:i/>
          <w:iCs/>
          <w:color w:val="000000"/>
        </w:rPr>
        <w:t>85</w:t>
      </w:r>
      <w:r w:rsidRPr="008875E7">
        <w:rPr>
          <w:rFonts w:cs="Times New Roman"/>
          <w:color w:val="000000"/>
        </w:rPr>
        <w:t>(4), 518–526. https://doi.org/10.1038/s41390-018-0156-z</w:t>
      </w:r>
    </w:p>
    <w:p w14:paraId="4705829B" w14:textId="77777777" w:rsidR="008875E7" w:rsidRPr="008875E7" w:rsidRDefault="008875E7" w:rsidP="008875E7">
      <w:pPr>
        <w:pStyle w:val="Bibliography"/>
        <w:rPr>
          <w:rFonts w:cs="Times New Roman"/>
          <w:color w:val="000000"/>
        </w:rPr>
      </w:pPr>
      <w:r w:rsidRPr="008875E7">
        <w:rPr>
          <w:rFonts w:cs="Times New Roman"/>
          <w:color w:val="000000"/>
        </w:rPr>
        <w:t xml:space="preserve">Hutchison, A. T., Regmi, P., Manoogian, E. N. C., Fleischer, J. G., Wittert, G. A., Panda, S., &amp; Heilbronn, L. K. (2019). Time-Restricted Feeding Improves Glucose Tolerance in Men at Risk for Type 2 Diabetes: A Randomized Crossover Trial. </w:t>
      </w:r>
      <w:r w:rsidRPr="008875E7">
        <w:rPr>
          <w:rFonts w:cs="Times New Roman"/>
          <w:i/>
          <w:iCs/>
          <w:color w:val="000000"/>
        </w:rPr>
        <w:t>Obesity</w:t>
      </w:r>
      <w:r w:rsidRPr="008875E7">
        <w:rPr>
          <w:rFonts w:cs="Times New Roman"/>
          <w:color w:val="000000"/>
        </w:rPr>
        <w:t xml:space="preserve">, </w:t>
      </w:r>
      <w:r w:rsidRPr="008875E7">
        <w:rPr>
          <w:rFonts w:cs="Times New Roman"/>
          <w:i/>
          <w:iCs/>
          <w:color w:val="000000"/>
        </w:rPr>
        <w:t>27</w:t>
      </w:r>
      <w:r w:rsidRPr="008875E7">
        <w:rPr>
          <w:rFonts w:cs="Times New Roman"/>
          <w:color w:val="000000"/>
        </w:rPr>
        <w:t>(5), 724–732. https://doi.org/10.1002/oby.22449</w:t>
      </w:r>
    </w:p>
    <w:p w14:paraId="3970611B" w14:textId="77777777" w:rsidR="008875E7" w:rsidRPr="008875E7" w:rsidRDefault="008875E7" w:rsidP="008875E7">
      <w:pPr>
        <w:pStyle w:val="Bibliography"/>
        <w:rPr>
          <w:rFonts w:cs="Times New Roman"/>
          <w:color w:val="000000"/>
        </w:rPr>
      </w:pPr>
      <w:r w:rsidRPr="008875E7">
        <w:rPr>
          <w:rFonts w:cs="Times New Roman"/>
          <w:color w:val="000000"/>
        </w:rPr>
        <w:t xml:space="preserve">Jamshed, H., Beyl, R. A., Della Manna, D. L., Yang, E. S., Ravussin, E., &amp; Peterson, C. M. (2019). Early Time-Restricted Feeding Improves 24-Hour Glucose Levels and Affects Markers of the Circadian Clock, Aging, and Autophagy in Humans. </w:t>
      </w:r>
      <w:r w:rsidRPr="008875E7">
        <w:rPr>
          <w:rFonts w:cs="Times New Roman"/>
          <w:i/>
          <w:iCs/>
          <w:color w:val="000000"/>
        </w:rPr>
        <w:t>Nutrients</w:t>
      </w:r>
      <w:r w:rsidRPr="008875E7">
        <w:rPr>
          <w:rFonts w:cs="Times New Roman"/>
          <w:color w:val="000000"/>
        </w:rPr>
        <w:t xml:space="preserve">, </w:t>
      </w:r>
      <w:r w:rsidRPr="008875E7">
        <w:rPr>
          <w:rFonts w:cs="Times New Roman"/>
          <w:i/>
          <w:iCs/>
          <w:color w:val="000000"/>
        </w:rPr>
        <w:t>11</w:t>
      </w:r>
      <w:r w:rsidRPr="008875E7">
        <w:rPr>
          <w:rFonts w:cs="Times New Roman"/>
          <w:color w:val="000000"/>
        </w:rPr>
        <w:t>(6), 1234. https://doi.org/10.3390/nu11061234</w:t>
      </w:r>
    </w:p>
    <w:p w14:paraId="274A18C2" w14:textId="77777777" w:rsidR="008875E7" w:rsidRPr="008875E7" w:rsidRDefault="008875E7" w:rsidP="008875E7">
      <w:pPr>
        <w:pStyle w:val="Bibliography"/>
        <w:rPr>
          <w:rFonts w:cs="Times New Roman"/>
          <w:color w:val="000000"/>
        </w:rPr>
      </w:pPr>
      <w:r w:rsidRPr="008875E7">
        <w:rPr>
          <w:rFonts w:cs="Times New Roman"/>
          <w:color w:val="000000"/>
        </w:rPr>
        <w:t xml:space="preserve">Kelstrup, L., Clausen, T. D., Mathiesen, E. R., Hansen, T., Holst, J. J., &amp; Damm, P. (2015). Incretin and Glucagon Levels in Adult Offspring Exposed to Maternal Diabetes in Pregnancy. </w:t>
      </w:r>
      <w:r w:rsidRPr="008875E7">
        <w:rPr>
          <w:rFonts w:cs="Times New Roman"/>
          <w:i/>
          <w:iCs/>
          <w:color w:val="000000"/>
        </w:rPr>
        <w:t>The Journal of Clinical Endocrinology &amp; Metabolism</w:t>
      </w:r>
      <w:r w:rsidRPr="008875E7">
        <w:rPr>
          <w:rFonts w:cs="Times New Roman"/>
          <w:color w:val="000000"/>
        </w:rPr>
        <w:t xml:space="preserve">, </w:t>
      </w:r>
      <w:r w:rsidRPr="008875E7">
        <w:rPr>
          <w:rFonts w:cs="Times New Roman"/>
          <w:i/>
          <w:iCs/>
          <w:color w:val="000000"/>
        </w:rPr>
        <w:t>100</w:t>
      </w:r>
      <w:r w:rsidRPr="008875E7">
        <w:rPr>
          <w:rFonts w:cs="Times New Roman"/>
          <w:color w:val="000000"/>
        </w:rPr>
        <w:t>(5), 1967–1975. https://doi.org/10.1210/jc.2014-3978</w:t>
      </w:r>
    </w:p>
    <w:p w14:paraId="60A49D0C" w14:textId="77777777" w:rsidR="008875E7" w:rsidRPr="008875E7" w:rsidRDefault="008875E7" w:rsidP="008875E7">
      <w:pPr>
        <w:pStyle w:val="Bibliography"/>
        <w:rPr>
          <w:rFonts w:cs="Times New Roman"/>
          <w:color w:val="000000"/>
        </w:rPr>
      </w:pPr>
      <w:r w:rsidRPr="008875E7">
        <w:rPr>
          <w:rFonts w:cs="Times New Roman"/>
          <w:color w:val="000000"/>
        </w:rPr>
        <w:t xml:space="preserve">Larney, C., Bailey, T. L., &amp; Koopman, P. (2014). Switching on sex: Transcriptional regulation of the testis-determining gene Sry. </w:t>
      </w:r>
      <w:r w:rsidRPr="008875E7">
        <w:rPr>
          <w:rFonts w:cs="Times New Roman"/>
          <w:i/>
          <w:iCs/>
          <w:color w:val="000000"/>
        </w:rPr>
        <w:t>Development (Cambridge, England)</w:t>
      </w:r>
      <w:r w:rsidRPr="008875E7">
        <w:rPr>
          <w:rFonts w:cs="Times New Roman"/>
          <w:color w:val="000000"/>
        </w:rPr>
        <w:t xml:space="preserve">, </w:t>
      </w:r>
      <w:r w:rsidRPr="008875E7">
        <w:rPr>
          <w:rFonts w:cs="Times New Roman"/>
          <w:i/>
          <w:iCs/>
          <w:color w:val="000000"/>
        </w:rPr>
        <w:t>141</w:t>
      </w:r>
      <w:r w:rsidRPr="008875E7">
        <w:rPr>
          <w:rFonts w:cs="Times New Roman"/>
          <w:color w:val="000000"/>
        </w:rPr>
        <w:t>(11), 2195–2205. https://doi.org/10.1242/dev.107052</w:t>
      </w:r>
    </w:p>
    <w:p w14:paraId="2629B5A5" w14:textId="77777777" w:rsidR="008875E7" w:rsidRPr="008875E7" w:rsidRDefault="008875E7" w:rsidP="008875E7">
      <w:pPr>
        <w:pStyle w:val="Bibliography"/>
        <w:rPr>
          <w:rFonts w:cs="Times New Roman"/>
          <w:color w:val="000000"/>
        </w:rPr>
      </w:pPr>
      <w:r w:rsidRPr="008875E7">
        <w:rPr>
          <w:rFonts w:cs="Times New Roman"/>
          <w:color w:val="000000"/>
        </w:rPr>
        <w:t xml:space="preserve">Law, C. M. (2002). Significance of birth weight for the future. </w:t>
      </w:r>
      <w:r w:rsidRPr="008875E7">
        <w:rPr>
          <w:rFonts w:cs="Times New Roman"/>
          <w:i/>
          <w:iCs/>
          <w:color w:val="000000"/>
        </w:rPr>
        <w:t>Archives of Disease in Childhood - Fetal and Neonatal Edition</w:t>
      </w:r>
      <w:r w:rsidRPr="008875E7">
        <w:rPr>
          <w:rFonts w:cs="Times New Roman"/>
          <w:color w:val="000000"/>
        </w:rPr>
        <w:t xml:space="preserve">, </w:t>
      </w:r>
      <w:r w:rsidRPr="008875E7">
        <w:rPr>
          <w:rFonts w:cs="Times New Roman"/>
          <w:i/>
          <w:iCs/>
          <w:color w:val="000000"/>
        </w:rPr>
        <w:t>86</w:t>
      </w:r>
      <w:r w:rsidRPr="008875E7">
        <w:rPr>
          <w:rFonts w:cs="Times New Roman"/>
          <w:color w:val="000000"/>
        </w:rPr>
        <w:t>(1), F7–F8. https://doi.org/10.1136/fn.86.1.F7</w:t>
      </w:r>
    </w:p>
    <w:p w14:paraId="292A3E14" w14:textId="77777777" w:rsidR="008875E7" w:rsidRPr="008875E7" w:rsidRDefault="008875E7" w:rsidP="008875E7">
      <w:pPr>
        <w:pStyle w:val="Bibliography"/>
        <w:rPr>
          <w:rFonts w:cs="Times New Roman"/>
          <w:color w:val="000000"/>
        </w:rPr>
      </w:pPr>
      <w:r w:rsidRPr="008875E7">
        <w:rPr>
          <w:rFonts w:cs="Times New Roman"/>
          <w:color w:val="000000"/>
        </w:rPr>
        <w:t xml:space="preserve">Lillycrop, K. A., Phillips, E. S., Jackson, A. A., Hanson, M. A., &amp; Burdge, G. C. (2005). Dietary protein restriction of pregnant rats induces and folic acid supplementation prevents epigenetic modification of hepatic gene expression in the offspring. </w:t>
      </w:r>
      <w:r w:rsidRPr="008875E7">
        <w:rPr>
          <w:rFonts w:cs="Times New Roman"/>
          <w:i/>
          <w:iCs/>
          <w:color w:val="000000"/>
        </w:rPr>
        <w:t>The Journal of Nutrition</w:t>
      </w:r>
      <w:r w:rsidRPr="008875E7">
        <w:rPr>
          <w:rFonts w:cs="Times New Roman"/>
          <w:color w:val="000000"/>
        </w:rPr>
        <w:t xml:space="preserve">, </w:t>
      </w:r>
      <w:r w:rsidRPr="008875E7">
        <w:rPr>
          <w:rFonts w:cs="Times New Roman"/>
          <w:i/>
          <w:iCs/>
          <w:color w:val="000000"/>
        </w:rPr>
        <w:t>135</w:t>
      </w:r>
      <w:r w:rsidRPr="008875E7">
        <w:rPr>
          <w:rFonts w:cs="Times New Roman"/>
          <w:color w:val="000000"/>
        </w:rPr>
        <w:t>(6), 1382–1386. https://doi.org/10.1093/jn/135.6.1382</w:t>
      </w:r>
    </w:p>
    <w:p w14:paraId="549C5583" w14:textId="77777777" w:rsidR="008875E7" w:rsidRPr="008875E7" w:rsidRDefault="008875E7" w:rsidP="008875E7">
      <w:pPr>
        <w:pStyle w:val="Bibliography"/>
        <w:rPr>
          <w:rFonts w:cs="Times New Roman"/>
          <w:color w:val="000000"/>
        </w:rPr>
      </w:pPr>
      <w:r w:rsidRPr="008875E7">
        <w:rPr>
          <w:rFonts w:cs="Times New Roman"/>
          <w:color w:val="000000"/>
        </w:rPr>
        <w:t xml:space="preserve">Mello, M. S. C., Delgado, I. F., Favareto, A. P. A., Lopes, C. M. T., Batista, M. M., Kempinas, W. D.-G., &amp; Paumgartten, F. J. R. (2014). Sexual maturation and fertility of mice exposed to triphenyltin during prepubertal and pubertal periods. </w:t>
      </w:r>
      <w:r w:rsidRPr="008875E7">
        <w:rPr>
          <w:rFonts w:cs="Times New Roman"/>
          <w:i/>
          <w:iCs/>
          <w:color w:val="000000"/>
        </w:rPr>
        <w:t>Toxicology Reports</w:t>
      </w:r>
      <w:r w:rsidRPr="008875E7">
        <w:rPr>
          <w:rFonts w:cs="Times New Roman"/>
          <w:color w:val="000000"/>
        </w:rPr>
        <w:t xml:space="preserve">, </w:t>
      </w:r>
      <w:r w:rsidRPr="008875E7">
        <w:rPr>
          <w:rFonts w:cs="Times New Roman"/>
          <w:i/>
          <w:iCs/>
          <w:color w:val="000000"/>
        </w:rPr>
        <w:t>2</w:t>
      </w:r>
      <w:r w:rsidRPr="008875E7">
        <w:rPr>
          <w:rFonts w:cs="Times New Roman"/>
          <w:color w:val="000000"/>
        </w:rPr>
        <w:t>, 405–414. https://doi.org/10.1016/j.toxrep.2014.12.006</w:t>
      </w:r>
    </w:p>
    <w:p w14:paraId="0C89710A" w14:textId="77777777" w:rsidR="008875E7" w:rsidRPr="008875E7" w:rsidRDefault="008875E7" w:rsidP="008875E7">
      <w:pPr>
        <w:pStyle w:val="Bibliography"/>
        <w:rPr>
          <w:rFonts w:cs="Times New Roman"/>
          <w:color w:val="000000"/>
        </w:rPr>
      </w:pPr>
      <w:r w:rsidRPr="008875E7">
        <w:rPr>
          <w:rFonts w:cs="Times New Roman"/>
          <w:color w:val="000000"/>
        </w:rPr>
        <w:t xml:space="preserve">Metrustry, S. J., Karhunen, V., Edwards, M. H., Menni, C., Geisendorfer, T., Huber, A., … Valdes, A. M. (2018). Metabolomic signatures of low birthweight: Pathways to insulin resistance and oxidative stress. </w:t>
      </w:r>
      <w:r w:rsidRPr="008875E7">
        <w:rPr>
          <w:rFonts w:cs="Times New Roman"/>
          <w:i/>
          <w:iCs/>
          <w:color w:val="000000"/>
        </w:rPr>
        <w:t>PloS One</w:t>
      </w:r>
      <w:r w:rsidRPr="008875E7">
        <w:rPr>
          <w:rFonts w:cs="Times New Roman"/>
          <w:color w:val="000000"/>
        </w:rPr>
        <w:t xml:space="preserve">, </w:t>
      </w:r>
      <w:r w:rsidRPr="008875E7">
        <w:rPr>
          <w:rFonts w:cs="Times New Roman"/>
          <w:i/>
          <w:iCs/>
          <w:color w:val="000000"/>
        </w:rPr>
        <w:t>13</w:t>
      </w:r>
      <w:r w:rsidRPr="008875E7">
        <w:rPr>
          <w:rFonts w:cs="Times New Roman"/>
          <w:color w:val="000000"/>
        </w:rPr>
        <w:t>(3), e0194316. https://doi.org/10.1371/journal.pone.0194316</w:t>
      </w:r>
    </w:p>
    <w:p w14:paraId="0FC23612" w14:textId="77777777" w:rsidR="008875E7" w:rsidRPr="008875E7" w:rsidRDefault="008875E7" w:rsidP="008875E7">
      <w:pPr>
        <w:pStyle w:val="Bibliography"/>
        <w:rPr>
          <w:rFonts w:cs="Times New Roman"/>
          <w:color w:val="000000"/>
        </w:rPr>
      </w:pPr>
      <w:r w:rsidRPr="008875E7">
        <w:rPr>
          <w:rFonts w:cs="Times New Roman"/>
          <w:color w:val="000000"/>
        </w:rPr>
        <w:t xml:space="preserve">Moffett, R. C., Vasu, S., Thorens, B., Drucker, D. J., &amp; Flatt, P. R. (2014). Incretin receptor null mice reveal key role of GLP-1 but not GIP in pancreatic beta cell adaptation to pregnancy. </w:t>
      </w:r>
      <w:r w:rsidRPr="008875E7">
        <w:rPr>
          <w:rFonts w:cs="Times New Roman"/>
          <w:i/>
          <w:iCs/>
          <w:color w:val="000000"/>
        </w:rPr>
        <w:t>PloS One</w:t>
      </w:r>
      <w:r w:rsidRPr="008875E7">
        <w:rPr>
          <w:rFonts w:cs="Times New Roman"/>
          <w:color w:val="000000"/>
        </w:rPr>
        <w:t xml:space="preserve">, </w:t>
      </w:r>
      <w:r w:rsidRPr="008875E7">
        <w:rPr>
          <w:rFonts w:cs="Times New Roman"/>
          <w:i/>
          <w:iCs/>
          <w:color w:val="000000"/>
        </w:rPr>
        <w:t>9</w:t>
      </w:r>
      <w:r w:rsidRPr="008875E7">
        <w:rPr>
          <w:rFonts w:cs="Times New Roman"/>
          <w:color w:val="000000"/>
        </w:rPr>
        <w:t>(6), e96863. https://doi.org/10.1371/journal.pone.0096863</w:t>
      </w:r>
    </w:p>
    <w:p w14:paraId="28A1152D" w14:textId="77777777" w:rsidR="008875E7" w:rsidRPr="008875E7" w:rsidRDefault="008875E7" w:rsidP="008875E7">
      <w:pPr>
        <w:pStyle w:val="Bibliography"/>
        <w:rPr>
          <w:rFonts w:cs="Times New Roman"/>
          <w:color w:val="000000"/>
        </w:rPr>
      </w:pPr>
      <w:r w:rsidRPr="008875E7">
        <w:rPr>
          <w:rFonts w:cs="Times New Roman"/>
          <w:color w:val="000000"/>
        </w:rPr>
        <w:t xml:space="preserve">Moro, T., Tinsley, G., Bianco, A., Marcolin, G., Pacelli, Q. F., Battaglia, G., … Paoli, A. (2016). Effects of eight weeks of time-restricted feeding (16/8) on basal metabolism, maximal strength, body composition, inflammation, and cardiovascular risk factors in resistance-trained males. </w:t>
      </w:r>
      <w:r w:rsidRPr="008875E7">
        <w:rPr>
          <w:rFonts w:cs="Times New Roman"/>
          <w:i/>
          <w:iCs/>
          <w:color w:val="000000"/>
        </w:rPr>
        <w:t>Journal of Translational Medicine</w:t>
      </w:r>
      <w:r w:rsidRPr="008875E7">
        <w:rPr>
          <w:rFonts w:cs="Times New Roman"/>
          <w:color w:val="000000"/>
        </w:rPr>
        <w:t xml:space="preserve">, </w:t>
      </w:r>
      <w:r w:rsidRPr="008875E7">
        <w:rPr>
          <w:rFonts w:cs="Times New Roman"/>
          <w:i/>
          <w:iCs/>
          <w:color w:val="000000"/>
        </w:rPr>
        <w:t>14</w:t>
      </w:r>
      <w:r w:rsidRPr="008875E7">
        <w:rPr>
          <w:rFonts w:cs="Times New Roman"/>
          <w:color w:val="000000"/>
        </w:rPr>
        <w:t>(1), 290. https://doi.org/10.1186/s12967-016-1044-0</w:t>
      </w:r>
    </w:p>
    <w:p w14:paraId="46B62182" w14:textId="77777777" w:rsidR="008875E7" w:rsidRPr="008875E7" w:rsidRDefault="008875E7" w:rsidP="008875E7">
      <w:pPr>
        <w:pStyle w:val="Bibliography"/>
        <w:rPr>
          <w:rFonts w:cs="Times New Roman"/>
          <w:color w:val="000000"/>
        </w:rPr>
      </w:pPr>
      <w:r w:rsidRPr="008875E7">
        <w:rPr>
          <w:rFonts w:cs="Times New Roman"/>
          <w:i/>
          <w:iCs/>
          <w:color w:val="000000"/>
        </w:rPr>
        <w:t>Ramadan during pregnancy and birth weight of newborns</w:t>
      </w:r>
      <w:r w:rsidRPr="008875E7">
        <w:rPr>
          <w:rFonts w:cs="Times New Roman"/>
          <w:color w:val="000000"/>
        </w:rPr>
        <w:t>. (n.d.).</w:t>
      </w:r>
    </w:p>
    <w:p w14:paraId="543060FA" w14:textId="77777777" w:rsidR="008875E7" w:rsidRPr="008875E7" w:rsidRDefault="008875E7" w:rsidP="008875E7">
      <w:pPr>
        <w:pStyle w:val="Bibliography"/>
        <w:rPr>
          <w:rFonts w:cs="Times New Roman"/>
          <w:color w:val="000000"/>
        </w:rPr>
      </w:pPr>
      <w:r w:rsidRPr="008875E7">
        <w:rPr>
          <w:rFonts w:cs="Times New Roman"/>
          <w:color w:val="000000"/>
        </w:rPr>
        <w:t xml:space="preserve">Ross, M. G., &amp; Desai, M. (2005). Gestational programming: Population survival effects of drought and famine during pregnancy. </w:t>
      </w:r>
      <w:r w:rsidRPr="008875E7">
        <w:rPr>
          <w:rFonts w:cs="Times New Roman"/>
          <w:i/>
          <w:iCs/>
          <w:color w:val="000000"/>
        </w:rPr>
        <w:t>American Journal of Physiology-Regulatory, Integrative and Comparative Physiology</w:t>
      </w:r>
      <w:r w:rsidRPr="008875E7">
        <w:rPr>
          <w:rFonts w:cs="Times New Roman"/>
          <w:color w:val="000000"/>
        </w:rPr>
        <w:t xml:space="preserve">, </w:t>
      </w:r>
      <w:r w:rsidRPr="008875E7">
        <w:rPr>
          <w:rFonts w:cs="Times New Roman"/>
          <w:i/>
          <w:iCs/>
          <w:color w:val="000000"/>
        </w:rPr>
        <w:t>288</w:t>
      </w:r>
      <w:r w:rsidRPr="008875E7">
        <w:rPr>
          <w:rFonts w:cs="Times New Roman"/>
          <w:color w:val="000000"/>
        </w:rPr>
        <w:t>(1), R25–R33. https://doi.org/10.1152/ajpregu.00418.2004</w:t>
      </w:r>
    </w:p>
    <w:p w14:paraId="5F052E1C" w14:textId="77777777" w:rsidR="008875E7" w:rsidRPr="008875E7" w:rsidRDefault="008875E7" w:rsidP="008875E7">
      <w:pPr>
        <w:pStyle w:val="Bibliography"/>
        <w:rPr>
          <w:rFonts w:cs="Times New Roman"/>
          <w:color w:val="000000"/>
        </w:rPr>
      </w:pPr>
      <w:r w:rsidRPr="008875E7">
        <w:rPr>
          <w:rFonts w:cs="Times New Roman"/>
          <w:color w:val="000000"/>
        </w:rPr>
        <w:t>Salazar, E. R., Richter, H. G., Spichiger, C., Mendez, N., Halabi, D., Vergara, K., … Torres</w:t>
      </w:r>
      <w:r w:rsidRPr="008875E7">
        <w:rPr>
          <w:rFonts w:ascii="Cambria Math" w:hAnsi="Cambria Math" w:cs="Cambria Math"/>
          <w:color w:val="000000"/>
        </w:rPr>
        <w:t>‐</w:t>
      </w:r>
      <w:r w:rsidRPr="008875E7">
        <w:rPr>
          <w:rFonts w:cs="Times New Roman"/>
          <w:color w:val="000000"/>
        </w:rPr>
        <w:t xml:space="preserve">Farfan, C. (2018). Gestational chronodisruption leads to persistent changes in the rat fetal and adult adrenal clock and function. </w:t>
      </w:r>
      <w:r w:rsidRPr="008875E7">
        <w:rPr>
          <w:rFonts w:cs="Times New Roman"/>
          <w:i/>
          <w:iCs/>
          <w:color w:val="000000"/>
        </w:rPr>
        <w:t>The Journal of Physiology</w:t>
      </w:r>
      <w:r w:rsidRPr="008875E7">
        <w:rPr>
          <w:rFonts w:cs="Times New Roman"/>
          <w:color w:val="000000"/>
        </w:rPr>
        <w:t xml:space="preserve">, </w:t>
      </w:r>
      <w:r w:rsidRPr="008875E7">
        <w:rPr>
          <w:rFonts w:cs="Times New Roman"/>
          <w:i/>
          <w:iCs/>
          <w:color w:val="000000"/>
        </w:rPr>
        <w:t>596</w:t>
      </w:r>
      <w:r w:rsidRPr="008875E7">
        <w:rPr>
          <w:rFonts w:cs="Times New Roman"/>
          <w:color w:val="000000"/>
        </w:rPr>
        <w:t>(23), 5839–5857. https://doi.org/10.1113/JP276083</w:t>
      </w:r>
    </w:p>
    <w:p w14:paraId="64C6D976" w14:textId="77777777" w:rsidR="008875E7" w:rsidRPr="008875E7" w:rsidRDefault="008875E7" w:rsidP="008875E7">
      <w:pPr>
        <w:pStyle w:val="Bibliography"/>
        <w:rPr>
          <w:rFonts w:cs="Times New Roman"/>
          <w:color w:val="000000"/>
        </w:rPr>
      </w:pPr>
      <w:r w:rsidRPr="008875E7">
        <w:rPr>
          <w:rFonts w:cs="Times New Roman"/>
          <w:color w:val="000000"/>
        </w:rPr>
        <w:t xml:space="preserve">Savitri, A. I., Amelia, D., Painter, R. C., Baharuddin, M., Roseboom, T. J., Grobbee, D. E., &amp; Uiterwaal, C. S. P. M. (2018). Ramadan during pregnancy and birth weight of newborns. </w:t>
      </w:r>
      <w:r w:rsidRPr="008875E7">
        <w:rPr>
          <w:rFonts w:cs="Times New Roman"/>
          <w:i/>
          <w:iCs/>
          <w:color w:val="000000"/>
        </w:rPr>
        <w:t>Journal of Nutritional Science</w:t>
      </w:r>
      <w:r w:rsidRPr="008875E7">
        <w:rPr>
          <w:rFonts w:cs="Times New Roman"/>
          <w:color w:val="000000"/>
        </w:rPr>
        <w:t xml:space="preserve">, </w:t>
      </w:r>
      <w:r w:rsidRPr="008875E7">
        <w:rPr>
          <w:rFonts w:cs="Times New Roman"/>
          <w:i/>
          <w:iCs/>
          <w:color w:val="000000"/>
        </w:rPr>
        <w:t>7</w:t>
      </w:r>
      <w:r w:rsidRPr="008875E7">
        <w:rPr>
          <w:rFonts w:cs="Times New Roman"/>
          <w:color w:val="000000"/>
        </w:rPr>
        <w:t>. https://doi.org/10.1017/jns.2017.70</w:t>
      </w:r>
    </w:p>
    <w:p w14:paraId="3B917649" w14:textId="77777777" w:rsidR="008875E7" w:rsidRPr="008875E7" w:rsidRDefault="008875E7" w:rsidP="008875E7">
      <w:pPr>
        <w:pStyle w:val="Bibliography"/>
        <w:rPr>
          <w:rFonts w:cs="Times New Roman"/>
          <w:color w:val="000000"/>
        </w:rPr>
      </w:pPr>
      <w:r w:rsidRPr="008875E7">
        <w:rPr>
          <w:rFonts w:cs="Times New Roman"/>
          <w:color w:val="000000"/>
        </w:rPr>
        <w:t xml:space="preserve">Savitri, A. I., Yadegari, N., Bakker, J., van Ewijk, R. J. G., Grobbee, D. E., Painter, R. C., … Roseboom, T. J. (2014). Ramadan fasting and newborn’s birth weight in pregnant Muslim women in The Netherlands. </w:t>
      </w:r>
      <w:r w:rsidRPr="008875E7">
        <w:rPr>
          <w:rFonts w:cs="Times New Roman"/>
          <w:i/>
          <w:iCs/>
          <w:color w:val="000000"/>
        </w:rPr>
        <w:t>The British Journal of Nutrition</w:t>
      </w:r>
      <w:r w:rsidRPr="008875E7">
        <w:rPr>
          <w:rFonts w:cs="Times New Roman"/>
          <w:color w:val="000000"/>
        </w:rPr>
        <w:t xml:space="preserve">, </w:t>
      </w:r>
      <w:r w:rsidRPr="008875E7">
        <w:rPr>
          <w:rFonts w:cs="Times New Roman"/>
          <w:i/>
          <w:iCs/>
          <w:color w:val="000000"/>
        </w:rPr>
        <w:t>112</w:t>
      </w:r>
      <w:r w:rsidRPr="008875E7">
        <w:rPr>
          <w:rFonts w:cs="Times New Roman"/>
          <w:color w:val="000000"/>
        </w:rPr>
        <w:t>(9), 1503–1509. https://doi.org/10.1017/S0007114514002219</w:t>
      </w:r>
    </w:p>
    <w:p w14:paraId="56739001" w14:textId="77777777" w:rsidR="008875E7" w:rsidRPr="008875E7" w:rsidRDefault="008875E7" w:rsidP="008875E7">
      <w:pPr>
        <w:pStyle w:val="Bibliography"/>
        <w:rPr>
          <w:rFonts w:cs="Times New Roman"/>
          <w:color w:val="000000"/>
        </w:rPr>
      </w:pPr>
      <w:r w:rsidRPr="008875E7">
        <w:rPr>
          <w:rFonts w:cs="Times New Roman"/>
          <w:color w:val="000000"/>
        </w:rPr>
        <w:t xml:space="preserve">Schulz, L. C. (2010). The Dutch Hunger Winter and the developmental origins of health and disease. </w:t>
      </w:r>
      <w:r w:rsidRPr="008875E7">
        <w:rPr>
          <w:rFonts w:cs="Times New Roman"/>
          <w:i/>
          <w:iCs/>
          <w:color w:val="000000"/>
        </w:rPr>
        <w:t>Proceedings of the National Academy of Sciences of the United States of America</w:t>
      </w:r>
      <w:r w:rsidRPr="008875E7">
        <w:rPr>
          <w:rFonts w:cs="Times New Roman"/>
          <w:color w:val="000000"/>
        </w:rPr>
        <w:t xml:space="preserve">, </w:t>
      </w:r>
      <w:r w:rsidRPr="008875E7">
        <w:rPr>
          <w:rFonts w:cs="Times New Roman"/>
          <w:i/>
          <w:iCs/>
          <w:color w:val="000000"/>
        </w:rPr>
        <w:t>107</w:t>
      </w:r>
      <w:r w:rsidRPr="008875E7">
        <w:rPr>
          <w:rFonts w:cs="Times New Roman"/>
          <w:color w:val="000000"/>
        </w:rPr>
        <w:t>(39), 16757–16758. https://doi.org/10.1073/pnas.1012911107</w:t>
      </w:r>
    </w:p>
    <w:p w14:paraId="2A686D20" w14:textId="77777777" w:rsidR="008875E7" w:rsidRPr="008875E7" w:rsidRDefault="008875E7" w:rsidP="008875E7">
      <w:pPr>
        <w:pStyle w:val="Bibliography"/>
        <w:rPr>
          <w:rFonts w:cs="Times New Roman"/>
          <w:color w:val="000000"/>
        </w:rPr>
      </w:pPr>
      <w:r w:rsidRPr="008875E7">
        <w:rPr>
          <w:rFonts w:cs="Times New Roman"/>
          <w:color w:val="000000"/>
        </w:rPr>
        <w:t xml:space="preserve">Seckl, J. R., &amp; Holmes, M. C. (2007). Mechanisms of disease: Glucocorticoids, their placental metabolism and fetal “programming” of adult pathophysiology. </w:t>
      </w:r>
      <w:r w:rsidRPr="008875E7">
        <w:rPr>
          <w:rFonts w:cs="Times New Roman"/>
          <w:i/>
          <w:iCs/>
          <w:color w:val="000000"/>
        </w:rPr>
        <w:t>Nature Clinical Practice. Endocrinology &amp; Metabolism</w:t>
      </w:r>
      <w:r w:rsidRPr="008875E7">
        <w:rPr>
          <w:rFonts w:cs="Times New Roman"/>
          <w:color w:val="000000"/>
        </w:rPr>
        <w:t xml:space="preserve">, </w:t>
      </w:r>
      <w:r w:rsidRPr="008875E7">
        <w:rPr>
          <w:rFonts w:cs="Times New Roman"/>
          <w:i/>
          <w:iCs/>
          <w:color w:val="000000"/>
        </w:rPr>
        <w:t>3</w:t>
      </w:r>
      <w:r w:rsidRPr="008875E7">
        <w:rPr>
          <w:rFonts w:cs="Times New Roman"/>
          <w:color w:val="000000"/>
        </w:rPr>
        <w:t>(6), 479–488. https://doi.org/10.1038/ncpendmet0515</w:t>
      </w:r>
    </w:p>
    <w:p w14:paraId="032F3AA6" w14:textId="77777777" w:rsidR="008875E7" w:rsidRPr="008875E7" w:rsidRDefault="008875E7" w:rsidP="008875E7">
      <w:pPr>
        <w:pStyle w:val="Bibliography"/>
        <w:rPr>
          <w:rFonts w:cs="Times New Roman"/>
          <w:color w:val="000000"/>
        </w:rPr>
      </w:pPr>
      <w:r w:rsidRPr="008875E7">
        <w:rPr>
          <w:rFonts w:cs="Times New Roman"/>
          <w:color w:val="000000"/>
        </w:rPr>
        <w:t xml:space="preserve">Sherman, H., Genzer, Y., Cohen, R., Chapnik, N., Madar, Z., &amp; Froy, O. (2012). Timed high-fat diet resets circadian metabolism and prevents obesity. </w:t>
      </w:r>
      <w:r w:rsidRPr="008875E7">
        <w:rPr>
          <w:rFonts w:cs="Times New Roman"/>
          <w:i/>
          <w:iCs/>
          <w:color w:val="000000"/>
        </w:rPr>
        <w:t>FASEB Journal: Official Publication of the Federation of American Societies for Experimental Biology</w:t>
      </w:r>
      <w:r w:rsidRPr="008875E7">
        <w:rPr>
          <w:rFonts w:cs="Times New Roman"/>
          <w:color w:val="000000"/>
        </w:rPr>
        <w:t xml:space="preserve">, </w:t>
      </w:r>
      <w:r w:rsidRPr="008875E7">
        <w:rPr>
          <w:rFonts w:cs="Times New Roman"/>
          <w:i/>
          <w:iCs/>
          <w:color w:val="000000"/>
        </w:rPr>
        <w:t>26</w:t>
      </w:r>
      <w:r w:rsidRPr="008875E7">
        <w:rPr>
          <w:rFonts w:cs="Times New Roman"/>
          <w:color w:val="000000"/>
        </w:rPr>
        <w:t>(8), 3493–3502. https://doi.org/10.1096/fj.12-208868</w:t>
      </w:r>
    </w:p>
    <w:p w14:paraId="45E9937F" w14:textId="77777777" w:rsidR="008875E7" w:rsidRPr="008875E7" w:rsidRDefault="008875E7" w:rsidP="008875E7">
      <w:pPr>
        <w:pStyle w:val="Bibliography"/>
        <w:rPr>
          <w:rFonts w:cs="Times New Roman"/>
          <w:color w:val="000000"/>
        </w:rPr>
      </w:pPr>
      <w:r w:rsidRPr="008875E7">
        <w:rPr>
          <w:rFonts w:cs="Times New Roman"/>
          <w:color w:val="000000"/>
        </w:rPr>
        <w:t xml:space="preserve">Sutton, E. F., Beyl, R., Early, K. S., Cefalu, W. T., Ravussin, E., &amp; Peterson, C. M. (2018). Early Time-Restricted Feeding Improves Insulin Sensitivity, Blood Pressure, and Oxidative Stress Even without Weight Loss in Men with Prediabetes. </w:t>
      </w:r>
      <w:r w:rsidRPr="008875E7">
        <w:rPr>
          <w:rFonts w:cs="Times New Roman"/>
          <w:i/>
          <w:iCs/>
          <w:color w:val="000000"/>
        </w:rPr>
        <w:t>Cell Metabolism</w:t>
      </w:r>
      <w:r w:rsidRPr="008875E7">
        <w:rPr>
          <w:rFonts w:cs="Times New Roman"/>
          <w:color w:val="000000"/>
        </w:rPr>
        <w:t xml:space="preserve">, </w:t>
      </w:r>
      <w:r w:rsidRPr="008875E7">
        <w:rPr>
          <w:rFonts w:cs="Times New Roman"/>
          <w:i/>
          <w:iCs/>
          <w:color w:val="000000"/>
        </w:rPr>
        <w:t>27</w:t>
      </w:r>
      <w:r w:rsidRPr="008875E7">
        <w:rPr>
          <w:rFonts w:cs="Times New Roman"/>
          <w:color w:val="000000"/>
        </w:rPr>
        <w:t>(6), 1212-1221.e3. https://doi.org/10.1016/j.cmet.2018.04.010</w:t>
      </w:r>
    </w:p>
    <w:p w14:paraId="2CCC5AE3" w14:textId="77777777" w:rsidR="008875E7" w:rsidRPr="008875E7" w:rsidRDefault="008875E7" w:rsidP="008875E7">
      <w:pPr>
        <w:pStyle w:val="Bibliography"/>
        <w:rPr>
          <w:rFonts w:cs="Times New Roman"/>
          <w:color w:val="000000"/>
        </w:rPr>
      </w:pPr>
      <w:r w:rsidRPr="008875E7">
        <w:rPr>
          <w:rFonts w:cs="Times New Roman"/>
          <w:color w:val="000000"/>
        </w:rPr>
        <w:t xml:space="preserve">Suzuki, K. (2018). The developing world of DOHaD. </w:t>
      </w:r>
      <w:r w:rsidRPr="008875E7">
        <w:rPr>
          <w:rFonts w:cs="Times New Roman"/>
          <w:i/>
          <w:iCs/>
          <w:color w:val="000000"/>
        </w:rPr>
        <w:t>Journal of Developmental Origins of Health and Disease</w:t>
      </w:r>
      <w:r w:rsidRPr="008875E7">
        <w:rPr>
          <w:rFonts w:cs="Times New Roman"/>
          <w:color w:val="000000"/>
        </w:rPr>
        <w:t xml:space="preserve">, </w:t>
      </w:r>
      <w:r w:rsidRPr="008875E7">
        <w:rPr>
          <w:rFonts w:cs="Times New Roman"/>
          <w:i/>
          <w:iCs/>
          <w:color w:val="000000"/>
        </w:rPr>
        <w:t>9</w:t>
      </w:r>
      <w:r w:rsidRPr="008875E7">
        <w:rPr>
          <w:rFonts w:cs="Times New Roman"/>
          <w:color w:val="000000"/>
        </w:rPr>
        <w:t>(3), 266–269. https://doi.org/10.1017/S2040174417000691</w:t>
      </w:r>
    </w:p>
    <w:p w14:paraId="36C78896" w14:textId="77777777" w:rsidR="008875E7" w:rsidRPr="008875E7" w:rsidRDefault="008875E7" w:rsidP="008875E7">
      <w:pPr>
        <w:pStyle w:val="Bibliography"/>
        <w:rPr>
          <w:rFonts w:cs="Times New Roman"/>
          <w:color w:val="000000"/>
        </w:rPr>
      </w:pPr>
      <w:r w:rsidRPr="008875E7">
        <w:rPr>
          <w:rFonts w:cs="Times New Roman"/>
          <w:color w:val="000000"/>
        </w:rPr>
        <w:t xml:space="preserve">Upadhyay, A., Anjum, B., Godbole, N. M., Rajak, S., Shukla, P., Tiwari, S., … Godbole, M. M. (2019). Time-restricted feeding reduces high-fat diet associated placental inflammation and limits adverse effects on fetal organ development. </w:t>
      </w:r>
      <w:r w:rsidRPr="008875E7">
        <w:rPr>
          <w:rFonts w:cs="Times New Roman"/>
          <w:i/>
          <w:iCs/>
          <w:color w:val="000000"/>
        </w:rPr>
        <w:t>Biochemical and Biophysical Research Communications</w:t>
      </w:r>
      <w:r w:rsidRPr="008875E7">
        <w:rPr>
          <w:rFonts w:cs="Times New Roman"/>
          <w:color w:val="000000"/>
        </w:rPr>
        <w:t xml:space="preserve">, </w:t>
      </w:r>
      <w:r w:rsidRPr="008875E7">
        <w:rPr>
          <w:rFonts w:cs="Times New Roman"/>
          <w:i/>
          <w:iCs/>
          <w:color w:val="000000"/>
        </w:rPr>
        <w:t>514</w:t>
      </w:r>
      <w:r w:rsidRPr="008875E7">
        <w:rPr>
          <w:rFonts w:cs="Times New Roman"/>
          <w:color w:val="000000"/>
        </w:rPr>
        <w:t>(2), 415–421. https://doi.org/10.1016/j.bbrc.2019.04.154</w:t>
      </w:r>
    </w:p>
    <w:p w14:paraId="1FCFBF55" w14:textId="77777777" w:rsidR="008875E7" w:rsidRPr="008875E7" w:rsidRDefault="008875E7" w:rsidP="008875E7">
      <w:pPr>
        <w:pStyle w:val="Bibliography"/>
        <w:rPr>
          <w:rFonts w:cs="Times New Roman"/>
          <w:color w:val="000000"/>
        </w:rPr>
      </w:pPr>
      <w:r w:rsidRPr="008875E7">
        <w:rPr>
          <w:rFonts w:cs="Times New Roman"/>
          <w:color w:val="000000"/>
        </w:rPr>
        <w:t xml:space="preserve">Velázquez, K. T., Enos, R. T., Bader, J. E., Sougiannis, A. T., Carson, M. S., Chatzistamou, I., … Murphy, E. A. (2019). Prolonged high-fat-diet feeding promotes non-alcoholic fatty liver disease and alters gut microbiota in mice. </w:t>
      </w:r>
      <w:r w:rsidRPr="008875E7">
        <w:rPr>
          <w:rFonts w:cs="Times New Roman"/>
          <w:i/>
          <w:iCs/>
          <w:color w:val="000000"/>
        </w:rPr>
        <w:t>World Journal of Hepatology</w:t>
      </w:r>
      <w:r w:rsidRPr="008875E7">
        <w:rPr>
          <w:rFonts w:cs="Times New Roman"/>
          <w:color w:val="000000"/>
        </w:rPr>
        <w:t xml:space="preserve">, </w:t>
      </w:r>
      <w:r w:rsidRPr="008875E7">
        <w:rPr>
          <w:rFonts w:cs="Times New Roman"/>
          <w:i/>
          <w:iCs/>
          <w:color w:val="000000"/>
        </w:rPr>
        <w:t>11</w:t>
      </w:r>
      <w:r w:rsidRPr="008875E7">
        <w:rPr>
          <w:rFonts w:cs="Times New Roman"/>
          <w:color w:val="000000"/>
        </w:rPr>
        <w:t>(8), 619–637. https://doi.org/10.4254/wjh.v11.i8.619</w:t>
      </w:r>
    </w:p>
    <w:p w14:paraId="7FEBD560" w14:textId="77777777" w:rsidR="008875E7" w:rsidRPr="008875E7" w:rsidRDefault="008875E7" w:rsidP="008875E7">
      <w:pPr>
        <w:pStyle w:val="Bibliography"/>
        <w:rPr>
          <w:rFonts w:cs="Times New Roman"/>
          <w:color w:val="000000"/>
        </w:rPr>
      </w:pPr>
      <w:r w:rsidRPr="008875E7">
        <w:rPr>
          <w:rFonts w:cs="Times New Roman"/>
          <w:color w:val="000000"/>
        </w:rPr>
        <w:t xml:space="preserve">Vinsky, M. D., Novak, S., Dixon, W. T., Dyck, M. K., &amp; Foxcroft, G. R. (2006). Nutritional restriction in lactating primiparous sows selectively affects female embryo survival and overall litter development. </w:t>
      </w:r>
      <w:r w:rsidRPr="008875E7">
        <w:rPr>
          <w:rFonts w:cs="Times New Roman"/>
          <w:i/>
          <w:iCs/>
          <w:color w:val="000000"/>
        </w:rPr>
        <w:t>Reproduction, Fertility and Development</w:t>
      </w:r>
      <w:r w:rsidRPr="008875E7">
        <w:rPr>
          <w:rFonts w:cs="Times New Roman"/>
          <w:color w:val="000000"/>
        </w:rPr>
        <w:t xml:space="preserve">, </w:t>
      </w:r>
      <w:r w:rsidRPr="008875E7">
        <w:rPr>
          <w:rFonts w:cs="Times New Roman"/>
          <w:i/>
          <w:iCs/>
          <w:color w:val="000000"/>
        </w:rPr>
        <w:t>18</w:t>
      </w:r>
      <w:r w:rsidRPr="008875E7">
        <w:rPr>
          <w:rFonts w:cs="Times New Roman"/>
          <w:color w:val="000000"/>
        </w:rPr>
        <w:t>(3), 347–355. https://doi.org/10.1071/RD05142</w:t>
      </w:r>
    </w:p>
    <w:p w14:paraId="1565B83E" w14:textId="77777777" w:rsidR="008875E7" w:rsidRPr="008875E7" w:rsidRDefault="008875E7" w:rsidP="008875E7">
      <w:pPr>
        <w:pStyle w:val="Bibliography"/>
        <w:rPr>
          <w:rFonts w:cs="Times New Roman"/>
          <w:color w:val="000000"/>
        </w:rPr>
      </w:pPr>
      <w:r w:rsidRPr="008875E7">
        <w:rPr>
          <w:rFonts w:cs="Times New Roman"/>
          <w:color w:val="000000"/>
        </w:rPr>
        <w:t xml:space="preserve">Widness, J. A., Goldman, A. S., Susa, J. B., Oh, W., &amp; Schwartz, R. (1983). Impermeability of the rat placenta to insulin during organogenesis. </w:t>
      </w:r>
      <w:r w:rsidRPr="008875E7">
        <w:rPr>
          <w:rFonts w:cs="Times New Roman"/>
          <w:i/>
          <w:iCs/>
          <w:color w:val="000000"/>
        </w:rPr>
        <w:t>Teratology</w:t>
      </w:r>
      <w:r w:rsidRPr="008875E7">
        <w:rPr>
          <w:rFonts w:cs="Times New Roman"/>
          <w:color w:val="000000"/>
        </w:rPr>
        <w:t xml:space="preserve">, </w:t>
      </w:r>
      <w:r w:rsidRPr="008875E7">
        <w:rPr>
          <w:rFonts w:cs="Times New Roman"/>
          <w:i/>
          <w:iCs/>
          <w:color w:val="000000"/>
        </w:rPr>
        <w:t>28</w:t>
      </w:r>
      <w:r w:rsidRPr="008875E7">
        <w:rPr>
          <w:rFonts w:cs="Times New Roman"/>
          <w:color w:val="000000"/>
        </w:rPr>
        <w:t>(3), 327–332. https://doi.org/10.1002/tera.1420280304</w:t>
      </w:r>
    </w:p>
    <w:p w14:paraId="7A59D971" w14:textId="77777777" w:rsidR="008875E7" w:rsidRPr="008875E7" w:rsidRDefault="008875E7" w:rsidP="008875E7">
      <w:pPr>
        <w:pStyle w:val="Bibliography"/>
        <w:rPr>
          <w:rFonts w:cs="Times New Roman"/>
          <w:color w:val="000000"/>
        </w:rPr>
      </w:pPr>
      <w:r w:rsidRPr="008875E7">
        <w:rPr>
          <w:rFonts w:cs="Times New Roman"/>
          <w:color w:val="000000"/>
        </w:rPr>
        <w:t xml:space="preserve">Woodie, L. N., Luo, Y., Wayne, M. J., Graff, E. C., Ahmed, B., O’Neill, A. M., &amp; Greene, M. W. (2018). Restricted feeding for 9h in the active period partially abrogates the detrimental metabolic effects of a Western diet with liquid sugar consumption in mice. </w:t>
      </w:r>
      <w:r w:rsidRPr="008875E7">
        <w:rPr>
          <w:rFonts w:cs="Times New Roman"/>
          <w:i/>
          <w:iCs/>
          <w:color w:val="000000"/>
        </w:rPr>
        <w:t>Metabolism</w:t>
      </w:r>
      <w:r w:rsidRPr="008875E7">
        <w:rPr>
          <w:rFonts w:cs="Times New Roman"/>
          <w:color w:val="000000"/>
        </w:rPr>
        <w:t xml:space="preserve">, </w:t>
      </w:r>
      <w:r w:rsidRPr="008875E7">
        <w:rPr>
          <w:rFonts w:cs="Times New Roman"/>
          <w:i/>
          <w:iCs/>
          <w:color w:val="000000"/>
        </w:rPr>
        <w:t>82</w:t>
      </w:r>
      <w:r w:rsidRPr="008875E7">
        <w:rPr>
          <w:rFonts w:cs="Times New Roman"/>
          <w:color w:val="000000"/>
        </w:rPr>
        <w:t>, 1–13. https://doi.org/10.1016/j.metabol.2017.12.004</w:t>
      </w:r>
    </w:p>
    <w:p w14:paraId="63F7C9B9" w14:textId="77777777" w:rsidR="008875E7" w:rsidRPr="008875E7" w:rsidRDefault="008875E7" w:rsidP="008875E7">
      <w:pPr>
        <w:pStyle w:val="Bibliography"/>
        <w:rPr>
          <w:rFonts w:cs="Times New Roman"/>
          <w:color w:val="000000"/>
        </w:rPr>
      </w:pPr>
      <w:r w:rsidRPr="008875E7">
        <w:rPr>
          <w:rFonts w:cs="Times New Roman"/>
          <w:color w:val="000000"/>
        </w:rPr>
        <w:t xml:space="preserve">Ziaee, V., Kihanidoost, Z., Younesian, M., Akhavirad, M.-B., Bateni, F., Kazemianfar, Z., &amp; Hantoushzadeh, S. (2010). The Effect of Ramadan Fasting on Outcome of Pregnancy. </w:t>
      </w:r>
      <w:r w:rsidRPr="008875E7">
        <w:rPr>
          <w:rFonts w:cs="Times New Roman"/>
          <w:i/>
          <w:iCs/>
          <w:color w:val="000000"/>
        </w:rPr>
        <w:t>Iranian Journal of Pediatrics</w:t>
      </w:r>
      <w:r w:rsidRPr="008875E7">
        <w:rPr>
          <w:rFonts w:cs="Times New Roman"/>
          <w:color w:val="000000"/>
        </w:rPr>
        <w:t xml:space="preserve">, </w:t>
      </w:r>
      <w:r w:rsidRPr="008875E7">
        <w:rPr>
          <w:rFonts w:cs="Times New Roman"/>
          <w:i/>
          <w:iCs/>
          <w:color w:val="000000"/>
        </w:rPr>
        <w:t>20</w:t>
      </w:r>
      <w:r w:rsidRPr="008875E7">
        <w:rPr>
          <w:rFonts w:cs="Times New Roman"/>
          <w:color w:val="000000"/>
        </w:rPr>
        <w:t>(2), 181–186.</w:t>
      </w:r>
    </w:p>
    <w:p w14:paraId="3171FDDB" w14:textId="68337559" w:rsidR="00415B08" w:rsidRDefault="00415B08" w:rsidP="003918F9">
      <w:pPr>
        <w:rPr>
          <w:rFonts w:eastAsia="Times New Roman" w:cs="Times New Roman"/>
          <w:color w:val="000000"/>
        </w:rPr>
      </w:pPr>
      <w:r>
        <w:rPr>
          <w:rFonts w:eastAsia="Times New Roman" w:cs="Times New Roman"/>
          <w:color w:val="000000"/>
        </w:rPr>
        <w:fldChar w:fldCharType="end"/>
      </w:r>
    </w:p>
    <w:p w14:paraId="7DEF26B4" w14:textId="37C8DDF2" w:rsidR="003918F9" w:rsidRPr="008875E7" w:rsidRDefault="003918F9">
      <w:pPr>
        <w:rPr>
          <w:rFonts w:eastAsia="Times New Roman" w:cs="Times New Roman"/>
          <w:color w:val="000000"/>
        </w:rPr>
      </w:pPr>
    </w:p>
    <w:sectPr w:rsidR="003918F9" w:rsidRPr="008875E7"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40B24"/>
    <w:rsid w:val="00046310"/>
    <w:rsid w:val="00052B0C"/>
    <w:rsid w:val="00067948"/>
    <w:rsid w:val="000679C9"/>
    <w:rsid w:val="000734C4"/>
    <w:rsid w:val="00073D96"/>
    <w:rsid w:val="00077860"/>
    <w:rsid w:val="00077B30"/>
    <w:rsid w:val="00083804"/>
    <w:rsid w:val="000878D3"/>
    <w:rsid w:val="000A3865"/>
    <w:rsid w:val="000A4806"/>
    <w:rsid w:val="000C7BBE"/>
    <w:rsid w:val="000E212E"/>
    <w:rsid w:val="001016A3"/>
    <w:rsid w:val="0013118E"/>
    <w:rsid w:val="00132DE0"/>
    <w:rsid w:val="00145C8A"/>
    <w:rsid w:val="00156089"/>
    <w:rsid w:val="00181F2B"/>
    <w:rsid w:val="00184A3B"/>
    <w:rsid w:val="00186B53"/>
    <w:rsid w:val="0019121C"/>
    <w:rsid w:val="00196540"/>
    <w:rsid w:val="001A2B13"/>
    <w:rsid w:val="001A7CAE"/>
    <w:rsid w:val="001F62D6"/>
    <w:rsid w:val="001F7AEC"/>
    <w:rsid w:val="00214139"/>
    <w:rsid w:val="00217BF6"/>
    <w:rsid w:val="002202F4"/>
    <w:rsid w:val="00221EDD"/>
    <w:rsid w:val="00224A2E"/>
    <w:rsid w:val="002414CA"/>
    <w:rsid w:val="00260355"/>
    <w:rsid w:val="00261C91"/>
    <w:rsid w:val="0026361F"/>
    <w:rsid w:val="002853CD"/>
    <w:rsid w:val="00287DAE"/>
    <w:rsid w:val="002C4818"/>
    <w:rsid w:val="002D1B09"/>
    <w:rsid w:val="002E47C1"/>
    <w:rsid w:val="002E5257"/>
    <w:rsid w:val="002F17B4"/>
    <w:rsid w:val="00301F1B"/>
    <w:rsid w:val="00305868"/>
    <w:rsid w:val="00312E8C"/>
    <w:rsid w:val="00321D8B"/>
    <w:rsid w:val="00330243"/>
    <w:rsid w:val="0033783D"/>
    <w:rsid w:val="00341A89"/>
    <w:rsid w:val="00341C42"/>
    <w:rsid w:val="003523D5"/>
    <w:rsid w:val="003609D3"/>
    <w:rsid w:val="003814BD"/>
    <w:rsid w:val="00382DA2"/>
    <w:rsid w:val="00386A76"/>
    <w:rsid w:val="003918F9"/>
    <w:rsid w:val="003B01B3"/>
    <w:rsid w:val="003B47B1"/>
    <w:rsid w:val="003C4CBF"/>
    <w:rsid w:val="003C700A"/>
    <w:rsid w:val="003D11DB"/>
    <w:rsid w:val="003D6ACC"/>
    <w:rsid w:val="003E73ED"/>
    <w:rsid w:val="00400450"/>
    <w:rsid w:val="00415B08"/>
    <w:rsid w:val="004232B1"/>
    <w:rsid w:val="004237C6"/>
    <w:rsid w:val="00430B27"/>
    <w:rsid w:val="0043102B"/>
    <w:rsid w:val="004336EA"/>
    <w:rsid w:val="00436EA8"/>
    <w:rsid w:val="00441BCA"/>
    <w:rsid w:val="00445730"/>
    <w:rsid w:val="004471A4"/>
    <w:rsid w:val="0045654F"/>
    <w:rsid w:val="00463B19"/>
    <w:rsid w:val="004765A3"/>
    <w:rsid w:val="004777D5"/>
    <w:rsid w:val="004860DE"/>
    <w:rsid w:val="00486BAB"/>
    <w:rsid w:val="004A65B6"/>
    <w:rsid w:val="004B4E92"/>
    <w:rsid w:val="004B7A2A"/>
    <w:rsid w:val="004C3F27"/>
    <w:rsid w:val="004D011F"/>
    <w:rsid w:val="004F2CA1"/>
    <w:rsid w:val="004F5C04"/>
    <w:rsid w:val="00502490"/>
    <w:rsid w:val="005067B1"/>
    <w:rsid w:val="0051463C"/>
    <w:rsid w:val="00523978"/>
    <w:rsid w:val="0053136C"/>
    <w:rsid w:val="005420CA"/>
    <w:rsid w:val="00542418"/>
    <w:rsid w:val="00542FE1"/>
    <w:rsid w:val="005440DF"/>
    <w:rsid w:val="00545835"/>
    <w:rsid w:val="005518F8"/>
    <w:rsid w:val="00564B01"/>
    <w:rsid w:val="00573BBB"/>
    <w:rsid w:val="00581847"/>
    <w:rsid w:val="00587EB0"/>
    <w:rsid w:val="005930A3"/>
    <w:rsid w:val="005A69FF"/>
    <w:rsid w:val="005C5DA8"/>
    <w:rsid w:val="005E1554"/>
    <w:rsid w:val="005F1B4B"/>
    <w:rsid w:val="00601C31"/>
    <w:rsid w:val="00601EC5"/>
    <w:rsid w:val="00607640"/>
    <w:rsid w:val="00615E6D"/>
    <w:rsid w:val="00635471"/>
    <w:rsid w:val="00647492"/>
    <w:rsid w:val="006570AA"/>
    <w:rsid w:val="00665DCD"/>
    <w:rsid w:val="00674681"/>
    <w:rsid w:val="006A1D70"/>
    <w:rsid w:val="006B74C8"/>
    <w:rsid w:val="006C5510"/>
    <w:rsid w:val="006D0712"/>
    <w:rsid w:val="006D2254"/>
    <w:rsid w:val="006E0FF2"/>
    <w:rsid w:val="006E10EB"/>
    <w:rsid w:val="006E40D9"/>
    <w:rsid w:val="006E70BE"/>
    <w:rsid w:val="006F3A2B"/>
    <w:rsid w:val="006F3EA6"/>
    <w:rsid w:val="006F70E7"/>
    <w:rsid w:val="00705EC7"/>
    <w:rsid w:val="00707EA1"/>
    <w:rsid w:val="00711AED"/>
    <w:rsid w:val="00717A14"/>
    <w:rsid w:val="007229A3"/>
    <w:rsid w:val="00723AC1"/>
    <w:rsid w:val="00746A1E"/>
    <w:rsid w:val="00751606"/>
    <w:rsid w:val="00751BC4"/>
    <w:rsid w:val="00753F6C"/>
    <w:rsid w:val="00790193"/>
    <w:rsid w:val="007932C9"/>
    <w:rsid w:val="00794509"/>
    <w:rsid w:val="007A4DEF"/>
    <w:rsid w:val="007B660C"/>
    <w:rsid w:val="007C26A4"/>
    <w:rsid w:val="007D2451"/>
    <w:rsid w:val="007D5E3A"/>
    <w:rsid w:val="007E5488"/>
    <w:rsid w:val="00813D61"/>
    <w:rsid w:val="008209E3"/>
    <w:rsid w:val="008616B5"/>
    <w:rsid w:val="0086725D"/>
    <w:rsid w:val="00870ACA"/>
    <w:rsid w:val="00874676"/>
    <w:rsid w:val="008875E7"/>
    <w:rsid w:val="008A4E68"/>
    <w:rsid w:val="008B6EEF"/>
    <w:rsid w:val="00900497"/>
    <w:rsid w:val="00910F2E"/>
    <w:rsid w:val="00913636"/>
    <w:rsid w:val="00916B43"/>
    <w:rsid w:val="00922F96"/>
    <w:rsid w:val="00942580"/>
    <w:rsid w:val="00961D7E"/>
    <w:rsid w:val="00965FD0"/>
    <w:rsid w:val="009910C5"/>
    <w:rsid w:val="009A442E"/>
    <w:rsid w:val="009A4517"/>
    <w:rsid w:val="009A787B"/>
    <w:rsid w:val="009B2508"/>
    <w:rsid w:val="009C306A"/>
    <w:rsid w:val="009C6C97"/>
    <w:rsid w:val="009D6ECF"/>
    <w:rsid w:val="009D764F"/>
    <w:rsid w:val="009F09AB"/>
    <w:rsid w:val="00A02163"/>
    <w:rsid w:val="00A061D5"/>
    <w:rsid w:val="00A06AB7"/>
    <w:rsid w:val="00A11AE2"/>
    <w:rsid w:val="00A13B75"/>
    <w:rsid w:val="00A35555"/>
    <w:rsid w:val="00A407AF"/>
    <w:rsid w:val="00A46169"/>
    <w:rsid w:val="00A55236"/>
    <w:rsid w:val="00A646CD"/>
    <w:rsid w:val="00A77F59"/>
    <w:rsid w:val="00A80DD0"/>
    <w:rsid w:val="00A968A3"/>
    <w:rsid w:val="00AA1F62"/>
    <w:rsid w:val="00AB2E52"/>
    <w:rsid w:val="00AB4F28"/>
    <w:rsid w:val="00AD7321"/>
    <w:rsid w:val="00AE264B"/>
    <w:rsid w:val="00B01287"/>
    <w:rsid w:val="00B07089"/>
    <w:rsid w:val="00B13741"/>
    <w:rsid w:val="00B139E0"/>
    <w:rsid w:val="00B14DCB"/>
    <w:rsid w:val="00B30060"/>
    <w:rsid w:val="00B306EF"/>
    <w:rsid w:val="00B312A7"/>
    <w:rsid w:val="00B36B25"/>
    <w:rsid w:val="00B408CF"/>
    <w:rsid w:val="00B423BC"/>
    <w:rsid w:val="00B44C7A"/>
    <w:rsid w:val="00B5594A"/>
    <w:rsid w:val="00B56F6C"/>
    <w:rsid w:val="00B66481"/>
    <w:rsid w:val="00B810F0"/>
    <w:rsid w:val="00B97D47"/>
    <w:rsid w:val="00BB2D10"/>
    <w:rsid w:val="00BB35BE"/>
    <w:rsid w:val="00BC6616"/>
    <w:rsid w:val="00BD6B1C"/>
    <w:rsid w:val="00BE4032"/>
    <w:rsid w:val="00BE636E"/>
    <w:rsid w:val="00C052CB"/>
    <w:rsid w:val="00C142E0"/>
    <w:rsid w:val="00C32BCE"/>
    <w:rsid w:val="00C53E76"/>
    <w:rsid w:val="00C53F30"/>
    <w:rsid w:val="00C77546"/>
    <w:rsid w:val="00CB4E9D"/>
    <w:rsid w:val="00CD0FFC"/>
    <w:rsid w:val="00CD3BCA"/>
    <w:rsid w:val="00CD58DA"/>
    <w:rsid w:val="00CD5FE5"/>
    <w:rsid w:val="00D020EC"/>
    <w:rsid w:val="00D07583"/>
    <w:rsid w:val="00D12BD4"/>
    <w:rsid w:val="00D15B9D"/>
    <w:rsid w:val="00D231C9"/>
    <w:rsid w:val="00D32A09"/>
    <w:rsid w:val="00D426A7"/>
    <w:rsid w:val="00D42945"/>
    <w:rsid w:val="00D60130"/>
    <w:rsid w:val="00D77B80"/>
    <w:rsid w:val="00D83DAE"/>
    <w:rsid w:val="00D877C4"/>
    <w:rsid w:val="00D978B2"/>
    <w:rsid w:val="00DA16B5"/>
    <w:rsid w:val="00DA5ED8"/>
    <w:rsid w:val="00DB40E3"/>
    <w:rsid w:val="00DC3F7D"/>
    <w:rsid w:val="00DF2F1A"/>
    <w:rsid w:val="00E0342F"/>
    <w:rsid w:val="00E1397B"/>
    <w:rsid w:val="00E1761B"/>
    <w:rsid w:val="00E344BA"/>
    <w:rsid w:val="00E41F2F"/>
    <w:rsid w:val="00E66656"/>
    <w:rsid w:val="00E707FD"/>
    <w:rsid w:val="00E75BE9"/>
    <w:rsid w:val="00E82946"/>
    <w:rsid w:val="00E84F61"/>
    <w:rsid w:val="00EA1711"/>
    <w:rsid w:val="00EA74FA"/>
    <w:rsid w:val="00EA7563"/>
    <w:rsid w:val="00EB516A"/>
    <w:rsid w:val="00EC6BCB"/>
    <w:rsid w:val="00EC7771"/>
    <w:rsid w:val="00EE11B7"/>
    <w:rsid w:val="00EE44EA"/>
    <w:rsid w:val="00EE65DD"/>
    <w:rsid w:val="00EF76EF"/>
    <w:rsid w:val="00F02A30"/>
    <w:rsid w:val="00F27793"/>
    <w:rsid w:val="00F35E2D"/>
    <w:rsid w:val="00F842A0"/>
    <w:rsid w:val="00F94EB9"/>
    <w:rsid w:val="00FA0FA7"/>
    <w:rsid w:val="00FA77EE"/>
    <w:rsid w:val="00FD633F"/>
    <w:rsid w:val="00FE177A"/>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8418">
      <w:bodyDiv w:val="1"/>
      <w:marLeft w:val="0"/>
      <w:marRight w:val="0"/>
      <w:marTop w:val="0"/>
      <w:marBottom w:val="0"/>
      <w:divBdr>
        <w:top w:val="none" w:sz="0" w:space="0" w:color="auto"/>
        <w:left w:val="none" w:sz="0" w:space="0" w:color="auto"/>
        <w:bottom w:val="none" w:sz="0" w:space="0" w:color="auto"/>
        <w:right w:val="none" w:sz="0" w:space="0" w:color="auto"/>
      </w:divBdr>
    </w:div>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061832501">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671981480">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0.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0.png"/><Relationship Id="rId5" Type="http://schemas.openxmlformats.org/officeDocument/2006/relationships/webSettings" Target="webSettings.xml"/><Relationship Id="rId10"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B02D9B-51AC-8E49-AA44-A899E5130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8</Pages>
  <Words>44174</Words>
  <Characters>251794</Characters>
  <Application>Microsoft Office Word</Application>
  <DocSecurity>0</DocSecurity>
  <Lines>2098</Lines>
  <Paragraphs>5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2</cp:revision>
  <dcterms:created xsi:type="dcterms:W3CDTF">2019-12-20T00:04:00Z</dcterms:created>
  <dcterms:modified xsi:type="dcterms:W3CDTF">2019-12-2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5UUKuirm"/&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